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6A05B6F0" w:rsidR="00FC1EED" w:rsidRPr="00AC66A1" w:rsidDel="00D84BCB" w:rsidRDefault="00FC1EED" w:rsidP="00FC1EED">
      <w:pPr>
        <w:spacing w:line="312" w:lineRule="auto"/>
        <w:ind w:firstLine="489"/>
        <w:jc w:val="center"/>
        <w:rPr>
          <w:del w:id="0" w:author="Hu Chuan-Peng" w:date="2024-01-11T21:13:00Z"/>
          <w:b/>
          <w:bCs/>
          <w:szCs w:val="28"/>
        </w:rPr>
      </w:pPr>
      <w:del w:id="1" w:author="Hu Chuan-Peng" w:date="2024-01-11T21:13:00Z">
        <w:r w:rsidRPr="00AC66A1" w:rsidDel="00D84BCB">
          <w:rPr>
            <w:rFonts w:hint="eastAsia"/>
            <w:b/>
            <w:bCs/>
            <w:szCs w:val="28"/>
          </w:rPr>
          <w:delText>抑郁问卷的异质性：基于对</w:delText>
        </w:r>
        <w:r w:rsidRPr="00AC66A1" w:rsidDel="00D84BCB">
          <w:rPr>
            <w:rFonts w:hint="eastAsia"/>
            <w:b/>
            <w:bCs/>
            <w:szCs w:val="28"/>
          </w:rPr>
          <w:delText>2</w:delText>
        </w:r>
        <w:r w:rsidRPr="00AC66A1" w:rsidDel="00D84BCB">
          <w:rPr>
            <w:b/>
            <w:bCs/>
            <w:szCs w:val="28"/>
          </w:rPr>
          <w:delText>7</w:delText>
        </w:r>
        <w:r w:rsidRPr="00AC66A1" w:rsidDel="00D84BCB">
          <w:rPr>
            <w:rFonts w:hint="eastAsia"/>
            <w:b/>
            <w:bCs/>
            <w:szCs w:val="28"/>
          </w:rPr>
          <w:delText>个抑郁测量问卷的内容分析</w:delText>
        </w:r>
      </w:del>
    </w:p>
    <w:p w14:paraId="0F8A014C" w14:textId="7F7C9BBF" w:rsidR="00FC1EED" w:rsidRPr="00AC66A1" w:rsidDel="00D84BCB" w:rsidRDefault="00FC1EED" w:rsidP="00FC1EED">
      <w:pPr>
        <w:spacing w:line="312" w:lineRule="auto"/>
        <w:ind w:firstLine="480"/>
        <w:jc w:val="center"/>
        <w:rPr>
          <w:moveFrom w:id="2" w:author="Hu Chuan-Peng" w:date="2024-01-11T21:13:00Z"/>
          <w:szCs w:val="24"/>
        </w:rPr>
      </w:pPr>
      <w:moveFromRangeStart w:id="3" w:author="Hu Chuan-Peng" w:date="2024-01-11T21:13:00Z" w:name="move155899999"/>
      <w:moveFrom w:id="4" w:author="Hu Chuan-Peng" w:date="2024-01-11T21:13:00Z">
        <w:r w:rsidRPr="00AC66A1" w:rsidDel="00D84BCB">
          <w:rPr>
            <w:rFonts w:hint="eastAsia"/>
            <w:szCs w:val="24"/>
          </w:rPr>
          <w:t>汪浩远</w:t>
        </w:r>
        <w:r w:rsidRPr="00AC66A1" w:rsidDel="00D84BCB">
          <w:rPr>
            <w:szCs w:val="24"/>
            <w:vertAlign w:val="superscript"/>
          </w:rPr>
          <w:t>1</w:t>
        </w:r>
        <w:r w:rsidRPr="00AC66A1" w:rsidDel="00D84BCB">
          <w:rPr>
            <w:szCs w:val="24"/>
          </w:rPr>
          <w:t xml:space="preserve">, </w:t>
        </w:r>
        <w:r w:rsidRPr="00AC66A1" w:rsidDel="00D84BCB">
          <w:rPr>
            <w:rFonts w:hint="eastAsia"/>
            <w:szCs w:val="24"/>
          </w:rPr>
          <w:t>胡孟真</w:t>
        </w:r>
        <w:r w:rsidRPr="00AC66A1" w:rsidDel="00D84BCB">
          <w:rPr>
            <w:szCs w:val="24"/>
            <w:vertAlign w:val="superscript"/>
          </w:rPr>
          <w:t>1</w:t>
        </w:r>
        <w:r w:rsidRPr="00AC66A1" w:rsidDel="00D84BCB">
          <w:rPr>
            <w:szCs w:val="24"/>
          </w:rPr>
          <w:t xml:space="preserve">, </w:t>
        </w:r>
        <w:r w:rsidRPr="00AC66A1" w:rsidDel="00D84BCB">
          <w:rPr>
            <w:rFonts w:hint="eastAsia"/>
            <w:szCs w:val="24"/>
          </w:rPr>
          <w:t>田柳青</w:t>
        </w:r>
        <w:r w:rsidRPr="00AC66A1" w:rsidDel="00D84BCB">
          <w:rPr>
            <w:szCs w:val="24"/>
            <w:vertAlign w:val="superscript"/>
          </w:rPr>
          <w:t>1</w:t>
        </w:r>
        <w:r w:rsidRPr="00AC66A1" w:rsidDel="00D84BCB">
          <w:rPr>
            <w:szCs w:val="24"/>
          </w:rPr>
          <w:t xml:space="preserve">, </w:t>
        </w:r>
        <w:r w:rsidRPr="00AC66A1" w:rsidDel="00D84BCB">
          <w:rPr>
            <w:rFonts w:hint="eastAsia"/>
            <w:szCs w:val="24"/>
          </w:rPr>
          <w:t>刘伟彪</w:t>
        </w:r>
        <w:r w:rsidRPr="00AC66A1" w:rsidDel="00D84BCB">
          <w:rPr>
            <w:szCs w:val="24"/>
            <w:vertAlign w:val="superscript"/>
          </w:rPr>
          <w:t>1</w:t>
        </w:r>
        <w:r w:rsidRPr="00AC66A1" w:rsidDel="00D84BCB">
          <w:rPr>
            <w:szCs w:val="24"/>
          </w:rPr>
          <w:t xml:space="preserve">, </w:t>
        </w:r>
        <w:r w:rsidRPr="00AC66A1" w:rsidDel="00D84BCB">
          <w:rPr>
            <w:rFonts w:hint="eastAsia"/>
            <w:szCs w:val="24"/>
          </w:rPr>
          <w:t>安媛媛</w:t>
        </w:r>
        <w:r w:rsidRPr="00AC66A1" w:rsidDel="00D84BCB">
          <w:rPr>
            <w:szCs w:val="24"/>
            <w:vertAlign w:val="superscript"/>
          </w:rPr>
          <w:t>1</w:t>
        </w:r>
        <w:r w:rsidRPr="00AC66A1" w:rsidDel="00D84BCB">
          <w:rPr>
            <w:szCs w:val="24"/>
          </w:rPr>
          <w:t xml:space="preserve">, </w:t>
        </w:r>
        <w:r w:rsidRPr="00AC66A1" w:rsidDel="00D84BCB">
          <w:rPr>
            <w:rFonts w:hint="eastAsia"/>
            <w:szCs w:val="24"/>
          </w:rPr>
          <w:t>李瑛</w:t>
        </w:r>
        <w:r w:rsidRPr="00AC66A1" w:rsidDel="00D84BCB">
          <w:rPr>
            <w:szCs w:val="24"/>
            <w:vertAlign w:val="superscript"/>
          </w:rPr>
          <w:t>2</w:t>
        </w:r>
        <w:r w:rsidRPr="00AC66A1" w:rsidDel="00D84BCB">
          <w:rPr>
            <w:szCs w:val="24"/>
          </w:rPr>
          <w:t xml:space="preserve">, </w:t>
        </w:r>
        <w:r w:rsidRPr="00AC66A1" w:rsidDel="00D84BCB">
          <w:rPr>
            <w:rFonts w:hint="eastAsia"/>
            <w:szCs w:val="24"/>
          </w:rPr>
          <w:t>胡传鹏</w:t>
        </w:r>
        <w:r w:rsidRPr="00AC66A1" w:rsidDel="00D84BCB">
          <w:rPr>
            <w:szCs w:val="24"/>
            <w:vertAlign w:val="superscript"/>
          </w:rPr>
          <w:t>1#</w:t>
        </w:r>
      </w:moveFrom>
    </w:p>
    <w:p w14:paraId="3C60779B" w14:textId="4FC71DDF" w:rsidR="00FC1EED" w:rsidRPr="00AC66A1" w:rsidDel="00D84BCB" w:rsidRDefault="00FC1EED" w:rsidP="00FC1EED">
      <w:pPr>
        <w:spacing w:line="312" w:lineRule="auto"/>
        <w:ind w:firstLine="480"/>
        <w:jc w:val="center"/>
        <w:rPr>
          <w:moveFrom w:id="5" w:author="Hu Chuan-Peng" w:date="2024-01-11T21:13:00Z"/>
          <w:szCs w:val="24"/>
        </w:rPr>
      </w:pPr>
      <w:moveFrom w:id="6" w:author="Hu Chuan-Peng" w:date="2024-01-11T21:13:00Z">
        <w:r w:rsidRPr="00AC66A1" w:rsidDel="00D84BCB">
          <w:rPr>
            <w:szCs w:val="24"/>
          </w:rPr>
          <w:t>(</w:t>
        </w:r>
        <w:r w:rsidRPr="00AC66A1" w:rsidDel="00D84BCB">
          <w:rPr>
            <w:szCs w:val="24"/>
            <w:vertAlign w:val="superscript"/>
          </w:rPr>
          <w:t>1</w:t>
        </w:r>
        <w:r w:rsidRPr="00AC66A1" w:rsidDel="00D84BCB">
          <w:rPr>
            <w:rFonts w:hint="eastAsia"/>
            <w:szCs w:val="24"/>
          </w:rPr>
          <w:t>南京师范大学心理学院</w:t>
        </w:r>
        <w:r w:rsidRPr="00AC66A1" w:rsidDel="00D84BCB">
          <w:rPr>
            <w:szCs w:val="24"/>
          </w:rPr>
          <w:t xml:space="preserve">; </w:t>
        </w:r>
        <w:r w:rsidRPr="00AC66A1" w:rsidDel="00D84BCB">
          <w:rPr>
            <w:szCs w:val="24"/>
            <w:vertAlign w:val="superscript"/>
          </w:rPr>
          <w:t>2</w:t>
        </w:r>
        <w:r w:rsidRPr="00AC66A1" w:rsidDel="00D84BCB">
          <w:rPr>
            <w:rFonts w:hint="eastAsia"/>
            <w:szCs w:val="24"/>
          </w:rPr>
          <w:t>首都医科大学附属北京儿童医院精神科</w:t>
        </w:r>
        <w:r w:rsidRPr="00AC66A1" w:rsidDel="00D84BCB">
          <w:rPr>
            <w:szCs w:val="24"/>
          </w:rPr>
          <w:t>)</w:t>
        </w:r>
      </w:moveFrom>
    </w:p>
    <w:moveFromRangeEnd w:id="3"/>
    <w:p w14:paraId="5BD95B96" w14:textId="13C338D0" w:rsidR="00FC1EED" w:rsidRPr="00AC66A1" w:rsidRDefault="00FC1EED" w:rsidP="00FC1EED">
      <w:pPr>
        <w:spacing w:line="312" w:lineRule="auto"/>
        <w:ind w:firstLine="489"/>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moveTo w:id="7" w:author="Hu Chuan-Peng" w:date="2024-01-11T21:13:00Z"/>
          <w:szCs w:val="24"/>
        </w:rPr>
      </w:pPr>
      <w:moveToRangeStart w:id="8" w:author="Hu Chuan-Peng" w:date="2024-01-11T21:13:00Z" w:name="move155899999"/>
      <w:moveTo w:id="9" w:author="Hu Chuan-Peng" w:date="2024-01-11T21:13:00Z">
        <w:r w:rsidRPr="00AC66A1">
          <w:rPr>
            <w:rFonts w:hint="eastAsia"/>
            <w:szCs w:val="24"/>
          </w:rPr>
          <w:t>汪浩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r w:rsidRPr="00AC66A1">
          <w:rPr>
            <w:rFonts w:hint="eastAsia"/>
            <w:szCs w:val="24"/>
          </w:rPr>
          <w:t>田柳青</w:t>
        </w:r>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moveTo>
    </w:p>
    <w:p w14:paraId="4DA7F381" w14:textId="77777777" w:rsidR="00D84BCB" w:rsidRPr="00AC66A1" w:rsidRDefault="00D84BCB" w:rsidP="00D84BCB">
      <w:pPr>
        <w:spacing w:line="312" w:lineRule="auto"/>
        <w:ind w:firstLine="480"/>
        <w:jc w:val="center"/>
        <w:rPr>
          <w:moveTo w:id="10" w:author="Hu Chuan-Peng" w:date="2024-01-11T21:13:00Z"/>
          <w:szCs w:val="24"/>
        </w:rPr>
      </w:pPr>
      <w:moveTo w:id="11" w:author="Hu Chuan-Peng" w:date="2024-01-11T21:13:00Z">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moveTo>
    </w:p>
    <w:moveToRangeEnd w:id="8"/>
    <w:p w14:paraId="3C9B6102" w14:textId="1BB633FC" w:rsidR="00FC1EED" w:rsidDel="00D84BCB" w:rsidRDefault="00FC1EED" w:rsidP="00FC1EED">
      <w:pPr>
        <w:spacing w:line="312" w:lineRule="auto"/>
        <w:ind w:firstLineChars="1200" w:firstLine="2880"/>
        <w:rPr>
          <w:del w:id="12" w:author="Hu Chuan-Peng" w:date="2024-01-11T21:13:00Z"/>
          <w:szCs w:val="24"/>
        </w:rPr>
      </w:pPr>
      <w:del w:id="13" w:author="Hu Chuan-Peng" w:date="2024-01-11T21:13:00Z">
        <w:r w:rsidRPr="00AC66A1" w:rsidDel="00D84BCB">
          <w:rPr>
            <w:szCs w:val="24"/>
          </w:rPr>
          <w:delText>Haoyuan Wang, Mengzhen Hu, XXX</w:delText>
        </w:r>
      </w:del>
    </w:p>
    <w:p w14:paraId="03B9397B" w14:textId="77777777" w:rsidR="00D84BCB" w:rsidRPr="00AC66A1" w:rsidRDefault="00D84BCB" w:rsidP="00FC1EED">
      <w:pPr>
        <w:spacing w:line="312" w:lineRule="auto"/>
        <w:ind w:firstLine="480"/>
        <w:jc w:val="center"/>
        <w:rPr>
          <w:ins w:id="14" w:author="Hu Chuan-Peng" w:date="2024-01-11T21:13:00Z"/>
          <w:szCs w:val="24"/>
        </w:rPr>
      </w:pPr>
    </w:p>
    <w:p w14:paraId="2FE56990" w14:textId="77777777" w:rsidR="00FC1EED" w:rsidRPr="00AC66A1" w:rsidRDefault="00FC1EED" w:rsidP="00FC1EED">
      <w:pPr>
        <w:spacing w:line="312" w:lineRule="auto"/>
        <w:ind w:firstLineChars="1200" w:firstLine="2936"/>
        <w:rPr>
          <w:b/>
          <w:bCs/>
          <w:szCs w:val="24"/>
        </w:rPr>
      </w:pPr>
      <w:r w:rsidRPr="00AC66A1">
        <w:rPr>
          <w:rFonts w:hint="eastAsia"/>
          <w:b/>
          <w:bCs/>
          <w:szCs w:val="24"/>
        </w:rPr>
        <w:t>Credi</w:t>
      </w:r>
      <w:r w:rsidRPr="00AC66A1">
        <w:rPr>
          <w:b/>
          <w:bCs/>
          <w:szCs w:val="24"/>
        </w:rPr>
        <w:t>T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50160DB9" w:rsidR="00FC1EED" w:rsidRPr="00AC66A1" w:rsidRDefault="00FC1EED" w:rsidP="00FC1EED">
      <w:pPr>
        <w:spacing w:line="312" w:lineRule="auto"/>
        <w:ind w:firstLine="489"/>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15" w:name="OLE_LINK2"/>
      <w:r w:rsidRPr="00AC66A1">
        <w:rPr>
          <w:szCs w:val="24"/>
        </w:rPr>
        <w:t xml:space="preserve">Investigation, </w:t>
      </w:r>
      <w:bookmarkEnd w:id="15"/>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commentRangeStart w:id="16"/>
      <w:ins w:id="17" w:author="Hu Chuan-Peng" w:date="2024-01-11T21:14:00Z">
        <w:r w:rsidR="00D84BCB" w:rsidRPr="00AC66A1">
          <w:rPr>
            <w:szCs w:val="24"/>
          </w:rPr>
          <w:t>Investigation</w:t>
        </w:r>
        <w:commentRangeEnd w:id="16"/>
        <w:r w:rsidR="00D84BCB">
          <w:rPr>
            <w:rStyle w:val="CommentReference"/>
          </w:rPr>
          <w:commentReference w:id="16"/>
        </w:r>
        <w:r w:rsidR="00D84BCB">
          <w:rPr>
            <w:szCs w:val="24"/>
          </w:rPr>
          <w:t xml:space="preserve">, </w:t>
        </w:r>
      </w:ins>
      <w:r w:rsidRPr="00AC66A1">
        <w:rPr>
          <w:szCs w:val="24"/>
        </w:rPr>
        <w:t>Writing- Reviewing</w:t>
      </w:r>
      <w:ins w:id="18" w:author="Hu Chuan-Peng" w:date="2024-01-11T21:14:00Z">
        <w:r w:rsidR="00D84BCB">
          <w:rPr>
            <w:szCs w:val="24"/>
          </w:rPr>
          <w:t>,</w:t>
        </w:r>
      </w:ins>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ins w:id="19" w:author="Hu Chuan-Peng" w:date="2024-01-11T21:14:00Z">
        <w:r w:rsidR="00D84BCB" w:rsidRPr="00AC66A1">
          <w:rPr>
            <w:szCs w:val="24"/>
          </w:rPr>
          <w:t>Conceptualization</w:t>
        </w:r>
        <w:r w:rsidR="00D84BCB" w:rsidRPr="00AC66A1">
          <w:rPr>
            <w:rFonts w:hint="eastAsia"/>
            <w:szCs w:val="24"/>
          </w:rPr>
          <w:t>,</w:t>
        </w:r>
        <w:r w:rsidR="00D84BCB">
          <w:rPr>
            <w:szCs w:val="24"/>
          </w:rPr>
          <w:t xml:space="preserve"> </w:t>
        </w:r>
      </w:ins>
      <w:r w:rsidRPr="00AC66A1">
        <w:rPr>
          <w:szCs w:val="24"/>
        </w:rPr>
        <w:t>Supervision</w:t>
      </w:r>
      <w:r w:rsidRPr="00AC66A1">
        <w:rPr>
          <w:b/>
          <w:bCs/>
          <w:szCs w:val="24"/>
        </w:rPr>
        <w:t xml:space="preserve">, </w:t>
      </w:r>
      <w:ins w:id="20" w:author="Hu Chuan-Peng" w:date="2024-01-11T21:14:00Z">
        <w:r w:rsidR="00D84BCB" w:rsidRPr="00AC66A1">
          <w:rPr>
            <w:szCs w:val="24"/>
          </w:rPr>
          <w:t>Investigation</w:t>
        </w:r>
        <w:r w:rsidR="00D84BCB">
          <w:rPr>
            <w:szCs w:val="24"/>
          </w:rPr>
          <w:t xml:space="preserve">, </w:t>
        </w:r>
      </w:ins>
      <w:r w:rsidRPr="00AC66A1">
        <w:rPr>
          <w:szCs w:val="24"/>
        </w:rPr>
        <w:t>Project administration, Writing-</w:t>
      </w:r>
      <w:del w:id="21" w:author="Hu Chuan-Peng" w:date="2024-01-11T21:14:00Z">
        <w:r w:rsidRPr="00AC66A1" w:rsidDel="00D84BCB">
          <w:rPr>
            <w:szCs w:val="24"/>
          </w:rPr>
          <w:delText xml:space="preserve"> </w:delText>
        </w:r>
      </w:del>
      <w:r w:rsidRPr="00AC66A1">
        <w:rPr>
          <w:szCs w:val="24"/>
        </w:rPr>
        <w:t>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ins w:id="22" w:author="Hu Chuan-Peng" w:date="2024-01-11T21:13:00Z"/>
          <w:szCs w:val="24"/>
        </w:rPr>
      </w:pPr>
      <w:r w:rsidRPr="00AC66A1">
        <w:rPr>
          <w:szCs w:val="24"/>
        </w:rPr>
        <w:t xml:space="preserve">Corresponding author: Hu Chuan-Peng, email: </w:t>
      </w:r>
      <w:ins w:id="23" w:author="Hu Chuan-Peng" w:date="2024-01-11T21:13:00Z">
        <w:r w:rsidR="00D84BCB">
          <w:rPr>
            <w:szCs w:val="24"/>
          </w:rPr>
          <w:fldChar w:fldCharType="begin"/>
        </w:r>
        <w:r w:rsidR="00D84BCB">
          <w:rPr>
            <w:szCs w:val="24"/>
          </w:rPr>
          <w:instrText>HYPERLINK "mailto:</w:instrText>
        </w:r>
      </w:ins>
      <w:r w:rsidR="00D84BCB" w:rsidRPr="00AC66A1">
        <w:rPr>
          <w:szCs w:val="24"/>
        </w:rPr>
        <w:instrText>hcp4715@hotmail.com</w:instrText>
      </w:r>
      <w:ins w:id="24" w:author="Hu Chuan-Peng" w:date="2024-01-11T21:13:00Z">
        <w:r w:rsidR="00D84BCB">
          <w:rPr>
            <w:szCs w:val="24"/>
          </w:rPr>
          <w:instrText>"</w:instrText>
        </w:r>
        <w:r w:rsidR="00D84BCB">
          <w:rPr>
            <w:szCs w:val="24"/>
          </w:rPr>
          <w:fldChar w:fldCharType="separate"/>
        </w:r>
      </w:ins>
      <w:r w:rsidR="00D84BCB" w:rsidRPr="00481110">
        <w:rPr>
          <w:rStyle w:val="Hyperlink"/>
          <w:szCs w:val="24"/>
        </w:rPr>
        <w:t>hcp4715@hotmail.com</w:t>
      </w:r>
      <w:ins w:id="25" w:author="Hu Chuan-Peng" w:date="2024-01-11T21:13:00Z">
        <w:r w:rsidR="00D84BCB">
          <w:rPr>
            <w:szCs w:val="24"/>
          </w:rPr>
          <w:fldChar w:fldCharType="end"/>
        </w:r>
      </w:ins>
    </w:p>
    <w:p w14:paraId="670BB754" w14:textId="77777777" w:rsidR="00D84BCB" w:rsidRPr="00AC66A1" w:rsidRDefault="00D84BCB" w:rsidP="00FC1EED">
      <w:pPr>
        <w:spacing w:line="312" w:lineRule="auto"/>
        <w:ind w:firstLine="489"/>
        <w:rPr>
          <w:b/>
          <w:bCs/>
          <w:szCs w:val="24"/>
        </w:rPr>
      </w:pPr>
    </w:p>
    <w:p w14:paraId="1B5EF559" w14:textId="6E44D570" w:rsidR="00FC1EED" w:rsidRDefault="00FC1EED" w:rsidP="00C25402">
      <w:pPr>
        <w:pStyle w:val="Heading1"/>
      </w:pPr>
      <w:r w:rsidRPr="00AC66A1">
        <w:t xml:space="preserve">1. </w:t>
      </w:r>
      <w:r w:rsidR="00C25402" w:rsidRPr="00C25402">
        <w:t>Introduction</w:t>
      </w:r>
    </w:p>
    <w:p w14:paraId="687C16BB" w14:textId="1D54F72F" w:rsidR="00ED40EF" w:rsidRPr="00ED40EF" w:rsidRDefault="00ED40EF" w:rsidP="00ED40EF">
      <w:pPr>
        <w:ind w:firstLineChars="0" w:firstLine="0"/>
        <w:rPr>
          <w:rFonts w:ascii="SimSun" w:hAnsi="SimSun" w:cs="SimSun"/>
          <w:szCs w:val="24"/>
        </w:rPr>
      </w:pPr>
      <w:r>
        <w:t>[</w:t>
      </w:r>
      <w:r w:rsidRPr="00AC66A1">
        <w:rPr>
          <w:rFonts w:ascii="SimSun" w:hAnsi="SimSun" w:cs="SimSun" w:hint="eastAsia"/>
          <w:szCs w:val="24"/>
        </w:rPr>
        <w:t>抑郁障碍的严重性（患病率、社会成本等），青少年期和成年早期是关键的时间。</w:t>
      </w:r>
      <w:r>
        <w:rPr>
          <w:rFonts w:ascii="SimSun" w:hAnsi="SimSun" w:cs="SimSun" w:hint="eastAsia"/>
          <w:szCs w:val="24"/>
        </w:rPr>
        <w:t>]</w:t>
      </w:r>
    </w:p>
    <w:p w14:paraId="056C928D" w14:textId="3042FB0C" w:rsidR="005843A6" w:rsidRDefault="005843A6" w:rsidP="005843A6">
      <w:pPr>
        <w:ind w:firstLine="480"/>
        <w:rPr>
          <w:shd w:val="clear" w:color="auto" w:fill="FFFFFF"/>
        </w:rPr>
      </w:pPr>
      <w:bookmarkStart w:id="26" w:name="OLE_LINK28"/>
      <w:r w:rsidRPr="005843A6">
        <w:rPr>
          <w:i/>
          <w:iCs/>
          <w:shd w:val="clear" w:color="auto" w:fill="FFFFFF"/>
        </w:rPr>
        <w:t>“</w:t>
      </w:r>
      <w:bookmarkStart w:id="27"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7"/>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02752FD2" w14:textId="3C9111B6" w:rsidR="00E76C9F" w:rsidRPr="009F6A66" w:rsidRDefault="00723104" w:rsidP="005A2A03">
      <w:pPr>
        <w:ind w:firstLine="480"/>
        <w:rPr>
          <w:color w:val="000000" w:themeColor="text1"/>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26"/>
      <w:r w:rsidR="009F6A66" w:rsidRPr="009F6A66">
        <w:rPr>
          <w:color w:val="000000" w:themeColor="text1"/>
        </w:rPr>
        <w:t xml:space="preserve">. </w:t>
      </w:r>
      <w:r w:rsidR="001E09D0" w:rsidRPr="009F6A66">
        <w:rPr>
          <w:color w:val="000000" w:themeColor="text1"/>
        </w:rPr>
        <w:t>Major depressive disorder exhibited the highest lifetime prevalence among male respondents (7.5%, 7.2–7.7%), and similarly, it held the highest prevalence among female respondents 13.6%</w:t>
      </w:r>
      <w:r w:rsidR="00E27CC4" w:rsidRPr="009F6A66">
        <w:rPr>
          <w:color w:val="000000" w:themeColor="text1"/>
        </w:rPr>
        <w:t xml:space="preserve"> </w:t>
      </w:r>
      <w:r w:rsidR="001E09D0" w:rsidRPr="009F6A66">
        <w:rPr>
          <w:color w:val="000000" w:themeColor="text1"/>
        </w:rPr>
        <w:t xml:space="preserve">(13.3–13.9%, </w:t>
      </w:r>
      <w:r w:rsidR="001E09D0" w:rsidRPr="009F6A66">
        <w:rPr>
          <w:rFonts w:hint="eastAsia"/>
          <w:color w:val="000000" w:themeColor="text1"/>
        </w:rPr>
        <w:t>see</w:t>
      </w:r>
      <w:r w:rsidR="00EE3105" w:rsidRPr="009F6A66">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McGrath et al. 2023)</w:t>
      </w:r>
      <w:r w:rsidR="001267C1" w:rsidRPr="00F720E7">
        <w:fldChar w:fldCharType="end"/>
      </w:r>
      <w:r w:rsidR="00EE3105" w:rsidRPr="009F6A66">
        <w:rPr>
          <w:color w:val="000000" w:themeColor="text1"/>
          <w:highlight w:val="yellow"/>
        </w:rPr>
        <w:t>,</w:t>
      </w:r>
      <w:bookmarkStart w:id="28" w:name="OLE_LINK27"/>
      <w:r w:rsidR="00EE3105" w:rsidRPr="009F6A66">
        <w:rPr>
          <w:color w:val="000000" w:themeColor="text1"/>
        </w:rPr>
        <w:t xml:space="preserve"> it </w:t>
      </w:r>
      <w:r w:rsidR="00D5258D" w:rsidRPr="009F6A66">
        <w:rPr>
          <w:color w:val="000000" w:themeColor="text1"/>
        </w:rPr>
        <w:t>brings significant personal, social, and economic burden globally</w:t>
      </w:r>
      <w:bookmarkEnd w:id="28"/>
      <w:r w:rsidR="00D5258D" w:rsidRPr="009F6A66">
        <w:rPr>
          <w:color w:val="000000" w:themeColor="text1"/>
        </w:rPr>
        <w:t xml:space="preserve"> </w:t>
      </w:r>
      <w:r w:rsidR="00D5258D" w:rsidRPr="009F6A66">
        <w:rPr>
          <w:color w:val="000000" w:themeColor="text1"/>
        </w:rPr>
        <w:fldChar w:fldCharType="begin"/>
      </w:r>
      <w:r w:rsidR="003A2AC4">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rsidRPr="009F6A66">
        <w:rPr>
          <w:color w:val="000000" w:themeColor="text1"/>
        </w:rPr>
        <w:fldChar w:fldCharType="separate"/>
      </w:r>
      <w:r w:rsidR="003A2AC4" w:rsidRPr="003A2AC4">
        <w:t>(Herrman et al. 2022)</w:t>
      </w:r>
      <w:r w:rsidR="00D5258D" w:rsidRPr="009F6A66">
        <w:rPr>
          <w:color w:val="000000" w:themeColor="text1"/>
        </w:rPr>
        <w:fldChar w:fldCharType="end"/>
      </w:r>
      <w:r w:rsidR="00D5258D" w:rsidRPr="009F6A66">
        <w:rPr>
          <w:color w:val="000000" w:themeColor="text1"/>
        </w:rPr>
        <w:t xml:space="preserve">. </w:t>
      </w:r>
      <w:ins w:id="29" w:author="Hu Chuan-Peng" w:date="2024-01-11T20:46:00Z">
        <w:r w:rsidR="00BA06EB">
          <w:rPr>
            <w:color w:val="000000" w:themeColor="text1"/>
          </w:rPr>
          <w:t xml:space="preserve">Around </w:t>
        </w:r>
      </w:ins>
      <w:ins w:id="30" w:author="Hu Chuan-Peng" w:date="2024-01-11T20:43:00Z">
        <w:r w:rsidR="00BA06EB" w:rsidRPr="005A2A03">
          <w:rPr>
            <w:color w:val="FF0000"/>
          </w:rPr>
          <w:t xml:space="preserve">60 percent of </w:t>
        </w:r>
      </w:ins>
      <w:ins w:id="31" w:author="Hu Chuan-Peng" w:date="2024-01-11T20:46:00Z">
        <w:r w:rsidR="00BA06EB">
          <w:rPr>
            <w:color w:val="FF0000"/>
          </w:rPr>
          <w:t xml:space="preserve">suicide </w:t>
        </w:r>
      </w:ins>
      <w:ins w:id="32" w:author="Hu Chuan-Peng" w:date="2024-01-11T20:44:00Z">
        <w:r w:rsidR="00BA06EB">
          <w:rPr>
            <w:color w:val="FF0000"/>
          </w:rPr>
          <w:t>was resulted from major depression,</w:t>
        </w:r>
      </w:ins>
      <w:ins w:id="33" w:author="Hu Chuan-Peng" w:date="2024-01-11T20:43:00Z">
        <w:r w:rsidR="00BA06EB">
          <w:rPr>
            <w:color w:val="FF0000"/>
          </w:rPr>
          <w:t xml:space="preserve"> </w:t>
        </w:r>
      </w:ins>
      <w:ins w:id="34" w:author="Hu Chuan-Peng" w:date="2024-01-11T20:46:00Z">
        <w:r w:rsidR="00BA06EB">
          <w:rPr>
            <w:color w:val="FF0000"/>
          </w:rPr>
          <w:t xml:space="preserve">converted to around </w:t>
        </w:r>
        <w:commentRangeStart w:id="35"/>
        <w:r w:rsidR="00BA06EB">
          <w:rPr>
            <w:color w:val="FF0000"/>
          </w:rPr>
          <w:t xml:space="preserve">XXX </w:t>
        </w:r>
      </w:ins>
      <w:commentRangeEnd w:id="35"/>
      <w:ins w:id="36" w:author="Hu Chuan-Peng" w:date="2024-01-11T20:47:00Z">
        <w:r w:rsidR="00BA06EB">
          <w:rPr>
            <w:rStyle w:val="CommentReference"/>
          </w:rPr>
          <w:commentReference w:id="35"/>
        </w:r>
      </w:ins>
      <w:ins w:id="37" w:author="Hu Chuan-Peng" w:date="2024-01-11T20:46:00Z">
        <w:r w:rsidR="00BA06EB">
          <w:rPr>
            <w:color w:val="FF0000"/>
          </w:rPr>
          <w:t xml:space="preserve">lives around the world </w:t>
        </w:r>
      </w:ins>
      <w:ins w:id="38" w:author="Hu Chuan-Peng" w:date="2024-01-11T20:43:00Z">
        <w:r w:rsidR="00BA06EB" w:rsidRPr="005A2A03">
          <w:rPr>
            <w:color w:val="FF0000"/>
          </w:rPr>
          <w:fldChar w:fldCharType="begin"/>
        </w:r>
        <w:r w:rsidR="00BA06EB" w:rsidRPr="005A2A03">
          <w:rPr>
            <w:color w:val="FF0000"/>
          </w:rPr>
          <w:instrText xml:space="preserve"> ADDIN ZOTERO_ITEM CSL_CITATION {"citationID":"QBU2CIoP","properties":{"formattedCitation":"(Ng, How, and Ng 2017)","plainCitation":"(Ng, How, and Ng 2017)","noteIndex":0},"citationItems":[{"id":368,"uris":["http://zotero.org/users/local/eoP0LvSC/items/P4942DVU"],"itemData":{"id":368,"type":"article-journal","abstract":"Major depression is a common condition seen in the primary care setting. This article describes the suicide risk assessment of a depressed patient, including practical aspects of history-taking, consideration of factors in deciding if a patient requires immediate transfer for inpatient care and measures to be taken if the patient is not hospitalised. It follows on our earlier article about the approach to management of depression in primary care.","container-title":"Singapore Medical Journal","DOI":"10.11622/smedj.2017006","ISSN":"00375675","issue":"2","journalAbbreviation":"smedj","language":"en","page":"72-77","source":"DOI.org (Crossref)","title":"Depression in primary care: assessing suicide risk","title-short":"Depression in primary care","volume":"58","author":[{"family":"Ng","given":"Cw"},{"family":"How","given":"Ch"},{"family":"Ng","given":"Yp"}],"issued":{"date-parts":[["2017",2]]}}}],"schema":"https://github.com/citation-style-language/schema/raw/master/csl-citation.json"} </w:instrText>
        </w:r>
        <w:r w:rsidR="00BA06EB" w:rsidRPr="005A2A03">
          <w:rPr>
            <w:color w:val="FF0000"/>
          </w:rPr>
          <w:fldChar w:fldCharType="separate"/>
        </w:r>
        <w:r w:rsidR="00BA06EB" w:rsidRPr="005A2A03">
          <w:rPr>
            <w:color w:val="FF0000"/>
          </w:rPr>
          <w:t>(Ng, How, and Ng 2017)</w:t>
        </w:r>
        <w:r w:rsidR="00BA06EB" w:rsidRPr="005A2A03">
          <w:rPr>
            <w:color w:val="FF0000"/>
          </w:rPr>
          <w:fldChar w:fldCharType="end"/>
        </w:r>
        <w:r w:rsidR="00BA06EB" w:rsidRPr="005A2A03">
          <w:rPr>
            <w:color w:val="FF0000"/>
          </w:rPr>
          <w:t>.</w:t>
        </w:r>
        <w:r w:rsidR="00BA06EB">
          <w:rPr>
            <w:color w:val="FF0000"/>
          </w:rPr>
          <w:t xml:space="preserve"> </w:t>
        </w:r>
      </w:ins>
      <w:moveToRangeStart w:id="39" w:author="Hu Chuan-Peng" w:date="2024-01-11T20:43:00Z" w:name="move155898196"/>
      <w:moveTo w:id="40" w:author="Hu Chuan-Peng" w:date="2024-01-11T20:43:00Z">
        <w:r w:rsidR="00BA06EB" w:rsidRPr="00BA06EB">
          <w:rPr>
            <w:strike/>
            <w:color w:val="FF0000"/>
            <w:rPrChange w:id="41" w:author="Hu Chuan-Peng" w:date="2024-01-11T20:46:00Z">
              <w:rPr>
                <w:color w:val="FF0000"/>
              </w:rPr>
            </w:rPrChange>
          </w:rPr>
          <w:t xml:space="preserve">More than 700,000 people take their own lives each year, and suicide is the fourth leading cause of death among 15-29 year olds </w:t>
        </w:r>
        <w:r w:rsidR="00BA06EB" w:rsidRPr="00BA06EB">
          <w:rPr>
            <w:strike/>
            <w:color w:val="FF0000"/>
            <w:rPrChange w:id="42" w:author="Hu Chuan-Peng" w:date="2024-01-11T20:46:00Z">
              <w:rPr>
                <w:color w:val="FF0000"/>
              </w:rPr>
            </w:rPrChange>
          </w:rPr>
          <w:fldChar w:fldCharType="begin"/>
        </w:r>
        <w:r w:rsidR="00BA06EB" w:rsidRPr="00BA06EB">
          <w:rPr>
            <w:strike/>
            <w:color w:val="FF0000"/>
            <w:rPrChange w:id="43" w:author="Hu Chuan-Peng" w:date="2024-01-11T20:46:00Z">
              <w:rPr>
                <w:color w:val="FF0000"/>
              </w:rPr>
            </w:rPrChange>
          </w:rPr>
          <w:instrText xml:space="preserve"> ADDIN ZOTERO_ITEM CSL_CITATION {"citationID":"UVGwuzVz","properties":{"formattedCitation":"(World health organization 2023)","plainCitation":"(World health organization 2023)","noteIndex":0},"citationItems":[{"id":374,"uris":["http://zotero.org/users/local/eoP0LvSC/items/55IDJFVC"],"itemData":{"id":374,"type":"webpage","title":"Depressive disorder (depression)","URL":"https://www.who.int/news-room/fact-sheets/detail/depression","author":[{"literal":"World health organization"}],"issued":{"date-parts":[["2023"]]}}}],"schema":"https://github.com/citation-style-language/schema/raw/master/csl-citation.json"} </w:instrText>
        </w:r>
        <w:r w:rsidR="00BA06EB" w:rsidRPr="00BA06EB">
          <w:rPr>
            <w:strike/>
            <w:color w:val="FF0000"/>
            <w:rPrChange w:id="44" w:author="Hu Chuan-Peng" w:date="2024-01-11T20:46:00Z">
              <w:rPr>
                <w:color w:val="FF0000"/>
              </w:rPr>
            </w:rPrChange>
          </w:rPr>
          <w:fldChar w:fldCharType="separate"/>
        </w:r>
        <w:r w:rsidR="00BA06EB" w:rsidRPr="00BA06EB">
          <w:rPr>
            <w:strike/>
            <w:color w:val="FF0000"/>
            <w:rPrChange w:id="45" w:author="Hu Chuan-Peng" w:date="2024-01-11T20:46:00Z">
              <w:rPr>
                <w:color w:val="FF0000"/>
              </w:rPr>
            </w:rPrChange>
          </w:rPr>
          <w:t>(World health organization 2023)</w:t>
        </w:r>
        <w:r w:rsidR="00BA06EB" w:rsidRPr="00BA06EB">
          <w:rPr>
            <w:strike/>
            <w:color w:val="FF0000"/>
            <w:rPrChange w:id="46" w:author="Hu Chuan-Peng" w:date="2024-01-11T20:46:00Z">
              <w:rPr>
                <w:color w:val="FF0000"/>
              </w:rPr>
            </w:rPrChange>
          </w:rPr>
          <w:fldChar w:fldCharType="end"/>
        </w:r>
        <w:r w:rsidR="00BA06EB" w:rsidRPr="00BA06EB">
          <w:rPr>
            <w:strike/>
            <w:color w:val="FF0000"/>
            <w:rPrChange w:id="47" w:author="Hu Chuan-Peng" w:date="2024-01-11T20:46:00Z">
              <w:rPr>
                <w:color w:val="FF0000"/>
              </w:rPr>
            </w:rPrChange>
          </w:rPr>
          <w:t>.</w:t>
        </w:r>
        <w:r w:rsidR="00BA06EB" w:rsidRPr="00BA06EB">
          <w:rPr>
            <w:rFonts w:hint="eastAsia"/>
            <w:strike/>
            <w:color w:val="FF0000"/>
            <w:rPrChange w:id="48" w:author="Hu Chuan-Peng" w:date="2024-01-11T20:46:00Z">
              <w:rPr>
                <w:rFonts w:hint="eastAsia"/>
                <w:color w:val="FF0000"/>
              </w:rPr>
            </w:rPrChange>
          </w:rPr>
          <w:t xml:space="preserve"> </w:t>
        </w:r>
      </w:moveTo>
      <w:moveToRangeEnd w:id="39"/>
      <w:r w:rsidR="003633C7" w:rsidRPr="009F6A66">
        <w:rPr>
          <w:color w:val="000000" w:themeColor="text1"/>
        </w:rPr>
        <w:t>The</w:t>
      </w:r>
      <w:r w:rsidR="00D5258D" w:rsidRPr="009F6A66">
        <w:rPr>
          <w:color w:val="000000" w:themeColor="text1"/>
        </w:rPr>
        <w:t xml:space="preserve"> estimated</w:t>
      </w:r>
      <w:r w:rsidR="003633C7" w:rsidRPr="009F6A66">
        <w:rPr>
          <w:color w:val="000000" w:themeColor="text1"/>
        </w:rPr>
        <w:t xml:space="preserve"> economic </w:t>
      </w:r>
      <w:r w:rsidR="00D5258D" w:rsidRPr="009F6A66">
        <w:rPr>
          <w:color w:val="000000" w:themeColor="text1"/>
        </w:rPr>
        <w:t xml:space="preserve">cost </w:t>
      </w:r>
      <w:r w:rsidR="003633C7" w:rsidRPr="009F6A66">
        <w:rPr>
          <w:color w:val="000000" w:themeColor="text1"/>
        </w:rPr>
        <w:t xml:space="preserve">of major depressive disorder among US adults </w:t>
      </w:r>
      <w:r w:rsidR="00D5258D" w:rsidRPr="009F6A66">
        <w:rPr>
          <w:color w:val="000000" w:themeColor="text1"/>
        </w:rPr>
        <w:t>was</w:t>
      </w:r>
      <w:r w:rsidR="003633C7" w:rsidRPr="009F6A66">
        <w:rPr>
          <w:color w:val="000000" w:themeColor="text1"/>
        </w:rPr>
        <w:t xml:space="preserve"> $326.2 billion</w:t>
      </w:r>
      <w:r w:rsidR="00D5258D" w:rsidRPr="009F6A66">
        <w:rPr>
          <w:color w:val="000000" w:themeColor="text1"/>
        </w:rPr>
        <w:t xml:space="preserve"> in 2021</w:t>
      </w:r>
      <w:r w:rsidR="003633C7" w:rsidRPr="009F6A66">
        <w:rPr>
          <w:color w:val="000000" w:themeColor="text1"/>
        </w:rPr>
        <w:t xml:space="preserve"> </w:t>
      </w:r>
      <w:r w:rsidR="003633C7" w:rsidRPr="009F6A66">
        <w:rPr>
          <w:color w:val="000000" w:themeColor="text1"/>
        </w:rPr>
        <w:fldChar w:fldCharType="begin"/>
      </w:r>
      <w:r w:rsidR="003A2AC4">
        <w:rPr>
          <w:color w:val="000000" w:themeColor="text1"/>
        </w:rPr>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rsidRPr="009F6A66">
        <w:rPr>
          <w:color w:val="000000" w:themeColor="text1"/>
        </w:rPr>
        <w:fldChar w:fldCharType="separate"/>
      </w:r>
      <w:r w:rsidR="003A2AC4" w:rsidRPr="003A2AC4">
        <w:t>(Greenberg et al. 2021)</w:t>
      </w:r>
      <w:r w:rsidR="003633C7" w:rsidRPr="009F6A66">
        <w:rPr>
          <w:color w:val="000000" w:themeColor="text1"/>
        </w:rPr>
        <w:fldChar w:fldCharType="end"/>
      </w:r>
      <w:r w:rsidR="003633C7" w:rsidRPr="009F6A66">
        <w:rPr>
          <w:color w:val="000000" w:themeColor="text1"/>
        </w:rPr>
        <w:t xml:space="preserve">. </w:t>
      </w:r>
      <w:bookmarkStart w:id="49" w:name="OLE_LINK30"/>
      <w:del w:id="50" w:author="Hu Chuan-Peng" w:date="2024-01-11T20:47:00Z">
        <w:r w:rsidR="00D539A2" w:rsidRPr="005A2A03" w:rsidDel="00E76C9F">
          <w:rPr>
            <w:color w:val="FF0000"/>
          </w:rPr>
          <w:delText xml:space="preserve"> </w:delText>
        </w:r>
      </w:del>
      <w:moveFromRangeStart w:id="51" w:author="Hu Chuan-Peng" w:date="2024-01-11T20:43:00Z" w:name="move155898196"/>
      <w:moveFrom w:id="52" w:author="Hu Chuan-Peng" w:date="2024-01-11T20:43:00Z">
        <w:r w:rsidR="005A2A03" w:rsidRPr="005A2A03" w:rsidDel="00BA06EB">
          <w:rPr>
            <w:color w:val="FF0000"/>
          </w:rPr>
          <w:t xml:space="preserve">More than 700,000 people take their own lives each year, and suicide is the fourth leading cause of death among 15-29 year olds </w:t>
        </w:r>
        <w:r w:rsidR="005A2A03" w:rsidRPr="005A2A03" w:rsidDel="00BA06EB">
          <w:rPr>
            <w:color w:val="FF0000"/>
          </w:rPr>
          <w:fldChar w:fldCharType="begin"/>
        </w:r>
        <w:r w:rsidR="005A2A03" w:rsidRPr="005A2A03" w:rsidDel="00BA06EB">
          <w:rPr>
            <w:color w:val="FF0000"/>
          </w:rPr>
          <w:instrText xml:space="preserve"> ADDIN ZOTERO_ITEM CSL_CITATION {"citationID":"UVGwuzVz","properties":{"formattedCitation":"(World health organization 2023)","plainCitation":"(World health organization 2023)","noteIndex":0},"citationItems":[{"id":374,"uris":["http://zotero.org/users/local/eoP0LvSC/items/55IDJFVC"],"itemData":{"id":374,"type":"webpage","title":"Depressive disorder (depression)","URL":"https://www.who.int/news-room/fact-sheets/detail/depression","author":[{"literal":"World health organization"}],"issued":{"date-parts":[["2023"]]}}}],"schema":"https://github.com/citation-style-language/schema/raw/master/csl-citation.json"} </w:instrText>
        </w:r>
        <w:r w:rsidR="005A2A03" w:rsidRPr="005A2A03" w:rsidDel="00BA06EB">
          <w:rPr>
            <w:color w:val="FF0000"/>
          </w:rPr>
          <w:fldChar w:fldCharType="separate"/>
        </w:r>
        <w:r w:rsidR="005A2A03" w:rsidRPr="005A2A03" w:rsidDel="00BA06EB">
          <w:rPr>
            <w:color w:val="FF0000"/>
          </w:rPr>
          <w:t>(World health organization 2023)</w:t>
        </w:r>
        <w:r w:rsidR="005A2A03" w:rsidRPr="005A2A03" w:rsidDel="00BA06EB">
          <w:rPr>
            <w:color w:val="FF0000"/>
          </w:rPr>
          <w:fldChar w:fldCharType="end"/>
        </w:r>
        <w:r w:rsidR="005A2A03" w:rsidRPr="005A2A03" w:rsidDel="00BA06EB">
          <w:rPr>
            <w:color w:val="FF0000"/>
          </w:rPr>
          <w:t>.</w:t>
        </w:r>
        <w:r w:rsidR="005A2A03" w:rsidRPr="005A2A03" w:rsidDel="00BA06EB">
          <w:rPr>
            <w:rFonts w:hint="eastAsia"/>
            <w:color w:val="FF0000"/>
          </w:rPr>
          <w:t xml:space="preserve"> </w:t>
        </w:r>
      </w:moveFrom>
      <w:moveFromRangeEnd w:id="51"/>
      <w:del w:id="53" w:author="Hu Chuan-Peng" w:date="2024-01-11T20:43:00Z">
        <w:r w:rsidR="005A2A03" w:rsidRPr="005A2A03" w:rsidDel="00BA06EB">
          <w:rPr>
            <w:color w:val="FF0000"/>
          </w:rPr>
          <w:delText>Major depression is a risk factor for suicide, accounting for 60 per cent of suicides</w:delText>
        </w:r>
        <w:r w:rsidR="005A2A03" w:rsidRPr="005A2A03" w:rsidDel="00BA06EB">
          <w:rPr>
            <w:color w:val="FF0000"/>
          </w:rPr>
          <w:fldChar w:fldCharType="begin"/>
        </w:r>
        <w:r w:rsidR="005A2A03" w:rsidRPr="005A2A03" w:rsidDel="00BA06EB">
          <w:rPr>
            <w:color w:val="FF0000"/>
          </w:rPr>
          <w:delInstrText xml:space="preserve"> ADDIN ZOTERO_ITEM CSL_CITATION {"citationID":"QBU2CIoP","properties":{"formattedCitation":"(Ng, How, and Ng 2017)","plainCitation":"(Ng, How, and Ng 2017)","noteIndex":0},"citationItems":[{"id":368,"uris":["http://zotero.org/users/local/eoP0LvSC/items/P4942DVU"],"itemData":{"id":368,"type":"article-journal","abstract":"Major depression is a common condition seen in the primary care setting. This article describes the suicide risk assessment of a depressed patient, including practical aspects of history-taking, consideration of factors in deciding if a patient requires immediate transfer for inpatient care and measures to be taken if the patient is not hospitalised. It follows on our earlier article about the approach to management of depression in primary care.","container-title":"Singapore Medical Journal","DOI":"10.11622/smedj.2017006","ISSN":"00375675","issue":"2","journalAbbreviation":"smedj","language":"en","page":"72-77","source":"DOI.org (Crossref)","title":"Depression in primary care: assessing suicide risk","title-short":"Depression in primary care","volume":"58","author":[{"family":"Ng","given":"Cw"},{"family":"How","given":"Ch"},{"family":"Ng","given":"Yp"}],"issued":{"date-parts":[["2017",2]]}}}],"schema":"https://github.com/citation-style-language/schema/raw/master/csl-citation.json"} </w:delInstrText>
        </w:r>
        <w:r w:rsidR="005A2A03" w:rsidRPr="005A2A03" w:rsidDel="00BA06EB">
          <w:rPr>
            <w:color w:val="FF0000"/>
          </w:rPr>
          <w:fldChar w:fldCharType="separate"/>
        </w:r>
        <w:r w:rsidR="005A2A03" w:rsidRPr="005A2A03" w:rsidDel="00BA06EB">
          <w:rPr>
            <w:color w:val="FF0000"/>
          </w:rPr>
          <w:delText>(Ng, How, and Ng 2017)</w:delText>
        </w:r>
        <w:r w:rsidR="005A2A03" w:rsidRPr="005A2A03" w:rsidDel="00BA06EB">
          <w:rPr>
            <w:color w:val="FF0000"/>
          </w:rPr>
          <w:fldChar w:fldCharType="end"/>
        </w:r>
        <w:r w:rsidR="005A2A03" w:rsidRPr="005A2A03" w:rsidDel="00BA06EB">
          <w:rPr>
            <w:color w:val="FF0000"/>
          </w:rPr>
          <w:delText>.</w:delText>
        </w:r>
      </w:del>
      <w:r w:rsidR="00EE3105" w:rsidRPr="009F6A66">
        <w:rPr>
          <w:color w:val="000000" w:themeColor="text1"/>
        </w:rPr>
        <w:t>T</w:t>
      </w:r>
      <w:bookmarkStart w:id="54" w:name="OLE_LINK33"/>
      <w:bookmarkStart w:id="55" w:name="OLE_LINK32"/>
      <w:bookmarkStart w:id="56" w:name="OLE_LINK40"/>
      <w:bookmarkEnd w:id="49"/>
      <w:r w:rsidR="00EE3105" w:rsidRPr="009F6A66">
        <w:rPr>
          <w:color w:val="000000" w:themeColor="text1"/>
        </w:rPr>
        <w:t xml:space="preserve">he situation in China is similar, major depression ranked as the second leading cause of disability </w:t>
      </w:r>
      <w:r w:rsidR="00EE3105" w:rsidRPr="009F6A66">
        <w:rPr>
          <w:color w:val="000000" w:themeColor="text1"/>
        </w:rPr>
        <w:fldChar w:fldCharType="begin"/>
      </w:r>
      <w:r w:rsidR="003A2AC4">
        <w:rPr>
          <w:color w:val="000000" w:themeColor="text1"/>
        </w:rPr>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rsidRPr="009F6A66">
        <w:rPr>
          <w:color w:val="000000" w:themeColor="text1"/>
        </w:rPr>
        <w:fldChar w:fldCharType="separate"/>
      </w:r>
      <w:r w:rsidR="003A2AC4" w:rsidRPr="003A2AC4">
        <w:t>(Yang et al. 2013)</w:t>
      </w:r>
      <w:r w:rsidR="00EE3105" w:rsidRPr="009F6A66">
        <w:rPr>
          <w:color w:val="000000" w:themeColor="text1"/>
        </w:rPr>
        <w:fldChar w:fldCharType="end"/>
      </w:r>
      <w:r w:rsidR="00EE3105" w:rsidRPr="009F6A66">
        <w:rPr>
          <w:color w:val="000000" w:themeColor="text1"/>
        </w:rPr>
        <w:t xml:space="preserve">. A recent survey revealed that 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54"/>
      <w:r w:rsidR="005D7C4C" w:rsidRPr="009F6A66">
        <w:rPr>
          <w:color w:val="000000" w:themeColor="text1"/>
        </w:rPr>
        <w:t xml:space="preserve"> </w:t>
      </w:r>
      <w:bookmarkStart w:id="57" w:name="OLE_LINK3"/>
      <w:bookmarkEnd w:id="55"/>
      <w:r w:rsidR="00982F92" w:rsidRPr="009F6A66">
        <w:rPr>
          <w:color w:val="000000" w:themeColor="text1"/>
        </w:rPr>
        <w:fldChar w:fldCharType="begin"/>
      </w:r>
      <w:r w:rsidR="00F5422B">
        <w:rPr>
          <w:rFonts w:hint="eastAsia"/>
          <w:color w:val="000000" w:themeColor="text1"/>
        </w:rPr>
        <w:instrText xml:space="preserve"> ADDIN ZOTERO_ITEM CSL_CITATION {"citationID":"Zr42Z0Vk","properties":{"formattedCitation":"(\\uc0\\u20613{}\\uc0\\u23567{}\\uc0\\u20848{} and \\uc0\\u24352{}\\uc0\\u20355{} 2023)","plainCitation":"(</w:instrText>
      </w:r>
      <w:r w:rsidR="00F5422B">
        <w:rPr>
          <w:rFonts w:hint="eastAsia"/>
          <w:color w:val="000000" w:themeColor="text1"/>
        </w:rPr>
        <w:instrText>傅小兰</w:instrText>
      </w:r>
      <w:r w:rsidR="00F5422B">
        <w:rPr>
          <w:rFonts w:hint="eastAsia"/>
          <w:color w:val="000000" w:themeColor="text1"/>
        </w:rPr>
        <w:instrText xml:space="preserve"> and </w:instrText>
      </w:r>
      <w:r w:rsidR="00F5422B">
        <w:rPr>
          <w:rFonts w:hint="eastAsia"/>
          <w:color w:val="000000" w:themeColor="text1"/>
        </w:rPr>
        <w:instrText>张侃</w:instrText>
      </w:r>
      <w:r w:rsidR="00F5422B">
        <w:rPr>
          <w:rFonts w:hint="eastAsia"/>
          <w:color w:val="000000" w:themeColor="text1"/>
        </w:rPr>
        <w:instrText xml:space="preserve"> 2023)","noteIndex":0},"citationItems":[{"id":307,"uris":["http://zotero.org/users/local/eoP0LvSC/items/8L92BE7G"],"itemData":{"id":307,"type":"book","edition":"1","event-place":"</w:instrText>
      </w:r>
      <w:r w:rsidR="00F5422B">
        <w:rPr>
          <w:rFonts w:hint="eastAsia"/>
          <w:color w:val="000000" w:themeColor="text1"/>
        </w:rPr>
        <w:instrText>北京</w:instrText>
      </w:r>
      <w:r w:rsidR="00F5422B">
        <w:rPr>
          <w:rFonts w:hint="eastAsia"/>
          <w:color w:val="000000" w:themeColor="text1"/>
        </w:rPr>
        <w:instrText>","publisher":"</w:instrText>
      </w:r>
      <w:r w:rsidR="00F5422B">
        <w:rPr>
          <w:rFonts w:hint="eastAsia"/>
          <w:color w:val="000000" w:themeColor="text1"/>
        </w:rPr>
        <w:instrText>社会科学文献出版社</w:instrText>
      </w:r>
      <w:r w:rsidR="00F5422B">
        <w:rPr>
          <w:rFonts w:hint="eastAsia"/>
          <w:color w:val="000000" w:themeColor="text1"/>
        </w:rPr>
        <w:instrText>","publisher-place":"</w:instrText>
      </w:r>
      <w:r w:rsidR="00F5422B">
        <w:rPr>
          <w:rFonts w:hint="eastAsia"/>
          <w:color w:val="000000" w:themeColor="text1"/>
        </w:rPr>
        <w:instrText>北京</w:instrText>
      </w:r>
      <w:r w:rsidR="00F5422B">
        <w:rPr>
          <w:rFonts w:hint="eastAsia"/>
          <w:color w:val="000000" w:themeColor="text1"/>
        </w:rPr>
        <w:instrText>","title":"</w:instrText>
      </w:r>
      <w:r w:rsidR="00F5422B">
        <w:rPr>
          <w:rFonts w:hint="eastAsia"/>
          <w:color w:val="000000" w:themeColor="text1"/>
        </w:rPr>
        <w:instrText>心理健康蓝皮书</w:instrText>
      </w:r>
      <w:r w:rsidR="00F5422B">
        <w:rPr>
          <w:rFonts w:hint="eastAsia"/>
          <w:color w:val="000000" w:themeColor="text1"/>
        </w:rPr>
        <w:instrText xml:space="preserve"> </w:instrText>
      </w:r>
      <w:r w:rsidR="00F5422B">
        <w:rPr>
          <w:rFonts w:hint="eastAsia"/>
          <w:color w:val="000000" w:themeColor="text1"/>
        </w:rPr>
        <w:instrText>中国国民心理健康发展报告</w:instrText>
      </w:r>
      <w:r w:rsidR="00F5422B">
        <w:rPr>
          <w:rFonts w:hint="eastAsia"/>
          <w:color w:val="000000" w:themeColor="text1"/>
        </w:rPr>
        <w:instrText>(2021-2022)","author":[{"literal":"</w:instrText>
      </w:r>
      <w:r w:rsidR="00F5422B">
        <w:rPr>
          <w:rFonts w:hint="eastAsia"/>
          <w:color w:val="000000" w:themeColor="text1"/>
        </w:rPr>
        <w:instrText>傅小兰</w:instrText>
      </w:r>
      <w:r w:rsidR="00F5422B">
        <w:rPr>
          <w:rFonts w:hint="eastAsia"/>
          <w:color w:val="000000" w:themeColor="text1"/>
        </w:rPr>
        <w:instrText>"},{"literal":"</w:instrText>
      </w:r>
      <w:r w:rsidR="00F5422B">
        <w:rPr>
          <w:rFonts w:hint="eastAsia"/>
          <w:color w:val="000000" w:themeColor="text1"/>
        </w:rPr>
        <w:instrText>张侃</w:instrText>
      </w:r>
      <w:r w:rsidR="00F5422B">
        <w:rPr>
          <w:rFonts w:hint="eastAsia"/>
          <w:color w:val="000000" w:themeColor="text1"/>
        </w:rPr>
        <w:instrText xml:space="preserve">"}],"issued":{"date-parts":[["2023"]]}}}],"schema":"https://github.com/citation-style-language/schema/raw/master/csl-citation.json"} </w:instrText>
      </w:r>
      <w:r w:rsidR="00982F92" w:rsidRPr="009F6A66">
        <w:rPr>
          <w:color w:val="000000" w:themeColor="text1"/>
        </w:rPr>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r w:rsidR="003A2AC4" w:rsidRPr="003A2AC4">
        <w:rPr>
          <w:kern w:val="0"/>
          <w:szCs w:val="24"/>
        </w:rPr>
        <w:t>张侃</w:t>
      </w:r>
      <w:r w:rsidR="003A2AC4" w:rsidRPr="003A2AC4">
        <w:rPr>
          <w:kern w:val="0"/>
          <w:szCs w:val="24"/>
        </w:rPr>
        <w:t xml:space="preserve"> 2023)</w:t>
      </w:r>
      <w:r w:rsidR="00982F92" w:rsidRPr="009F6A66">
        <w:rPr>
          <w:color w:val="000000" w:themeColor="text1"/>
        </w:rPr>
        <w:fldChar w:fldCharType="end"/>
      </w:r>
      <w:bookmarkEnd w:id="57"/>
      <w:r w:rsidR="00982F92" w:rsidRPr="009F6A66">
        <w:rPr>
          <w:rFonts w:hint="eastAsia"/>
          <w:color w:val="000000" w:themeColor="text1"/>
        </w:rPr>
        <w:t>.</w:t>
      </w:r>
      <w:r w:rsidR="005D14D2" w:rsidRPr="009F6A66">
        <w:rPr>
          <w:color w:val="000000" w:themeColor="text1"/>
        </w:rPr>
        <w:t xml:space="preserve"> </w:t>
      </w:r>
      <w:bookmarkStart w:id="58" w:name="OLE_LINK39"/>
      <w:bookmarkStart w:id="59" w:name="OLE_LINK41"/>
      <w:bookmarkEnd w:id="56"/>
      <w:ins w:id="60" w:author="Hu Chuan-Peng" w:date="2024-01-11T20:48:00Z">
        <w:r w:rsidR="00E76C9F">
          <w:rPr>
            <w:rFonts w:hint="eastAsia"/>
            <w:color w:val="000000" w:themeColor="text1"/>
          </w:rPr>
          <w:t>The</w:t>
        </w:r>
        <w:r w:rsidR="00E76C9F">
          <w:rPr>
            <w:color w:val="000000" w:themeColor="text1"/>
          </w:rPr>
          <w:t xml:space="preserve"> personal, social, and economic burden is also increasingly, XXX </w:t>
        </w:r>
      </w:ins>
    </w:p>
    <w:p w14:paraId="60862AF1" w14:textId="702FE5C5" w:rsidR="00982F92" w:rsidRDefault="00E76C9F" w:rsidP="00DB3426">
      <w:pPr>
        <w:ind w:firstLine="480"/>
      </w:pPr>
      <w:r w:rsidRPr="009F6A66">
        <w:rPr>
          <w:color w:val="000000" w:themeColor="text1"/>
        </w:rPr>
        <w:t>Depression, as other mood disorders, has an early age of onset</w:t>
      </w:r>
      <w:r w:rsidRPr="009F6A66">
        <w:rPr>
          <w:rFonts w:hint="eastAsia"/>
          <w:color w:val="000000" w:themeColor="text1"/>
        </w:rPr>
        <w:t>.</w:t>
      </w:r>
      <w:r w:rsidRPr="009F6A66">
        <w:rPr>
          <w:color w:val="000000" w:themeColor="text1"/>
        </w:rPr>
        <w:t xml:space="preserve"> </w:t>
      </w:r>
      <w:r>
        <w:fldChar w:fldCharType="begin"/>
      </w:r>
      <w:r>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fldChar w:fldCharType="separate"/>
      </w:r>
      <w:r w:rsidRPr="003A2AC4">
        <w:t>Dattani (2022)</w:t>
      </w:r>
      <w:r>
        <w:fldChar w:fldCharType="end"/>
      </w:r>
      <w:r>
        <w:rPr>
          <w:rFonts w:hint="eastAsia"/>
        </w:rPr>
        <w:t xml:space="preserve"> </w:t>
      </w:r>
      <w:r w:rsidRPr="00D7067E">
        <w:lastRenderedPageBreak/>
        <w:t xml:space="preserve">found that the age of onset for depression is </w:t>
      </w:r>
      <w:r>
        <w:rPr>
          <w:rFonts w:hint="eastAsia"/>
        </w:rPr>
        <w:t>as</w:t>
      </w:r>
      <w:r>
        <w:t xml:space="preserve"> early as around 10 years old and </w:t>
      </w:r>
      <w:del w:id="61" w:author="Hu Chuan-Peng" w:date="2024-01-11T20:49:00Z">
        <w:r w:rsidDel="004A16BE">
          <w:delText>most frequent age of onset is</w:delText>
        </w:r>
      </w:del>
      <w:ins w:id="62" w:author="Hu Chuan-Peng" w:date="2024-01-11T20:49:00Z">
        <w:r w:rsidR="004A16BE">
          <w:t>peaked at</w:t>
        </w:r>
      </w:ins>
      <w:r>
        <w:t xml:space="preserve"> 19.5 </w:t>
      </w:r>
      <w:r w:rsidRPr="00D7067E">
        <w:fldChar w:fldCharType="begin"/>
      </w:r>
      <w: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Pr="00D7067E">
        <w:fldChar w:fldCharType="separate"/>
      </w:r>
      <w:r w:rsidRPr="003A2AC4">
        <w:t>(Solmi et al. 2022)</w:t>
      </w:r>
      <w:r w:rsidRPr="00D7067E">
        <w:fldChar w:fldCharType="end"/>
      </w:r>
      <w:r>
        <w:t xml:space="preserve">. </w:t>
      </w:r>
      <w:bookmarkStart w:id="63" w:name="OLE_LINK37"/>
      <w:bookmarkEnd w:id="58"/>
      <w:bookmarkEnd w:id="59"/>
      <w:r w:rsidRPr="00D7067E">
        <w:t xml:space="preserve">The onset of adolescent anxiety and depressive disorders may be attributed to profound changes in hormones and hormone receptors, heightened emotional responses to increasing social stimuli, and rapid alterations in motivation and reward systems </w:t>
      </w:r>
      <w:r w:rsidRPr="00D7067E">
        <w:fldChar w:fldCharType="begin"/>
      </w:r>
      <w:r>
        <w:instrText xml:space="preserve"> ADDIN ZOTERO_ITEM CSL_CITATION {"citationID":"Pdo2wx6q","properties":{"formattedCitation":"(Paus, Keshavan, and Giedd 2008)","plainCitation":"(Paus, Keshavan, and Giedd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Pr="00D7067E">
        <w:fldChar w:fldCharType="separate"/>
      </w:r>
      <w:r w:rsidRPr="003A2AC4">
        <w:t>(Paus, Keshavan, and Giedd 2008)</w:t>
      </w:r>
      <w:r w:rsidRPr="00D7067E">
        <w:fldChar w:fldCharType="end"/>
      </w:r>
      <w:r w:rsidRPr="00D7067E">
        <w:t>.</w:t>
      </w:r>
      <w:r w:rsidRPr="00DB3426">
        <w:t xml:space="preserve"> </w:t>
      </w:r>
      <w:commentRangeStart w:id="64"/>
      <w:ins w:id="65" w:author="Hu Chuan-Peng" w:date="2024-01-11T20:49:00Z">
        <w:r w:rsidR="004A16BE">
          <w:t>Suicide</w:t>
        </w:r>
      </w:ins>
      <w:ins w:id="66" w:author="Hu Chuan-Peng" w:date="2024-01-11T20:50:00Z">
        <w:r w:rsidR="004A16BE">
          <w:t xml:space="preserve"> and self-harm among children and adolesents XXX </w:t>
        </w:r>
        <w:commentRangeEnd w:id="64"/>
        <w:r w:rsidR="004A16BE">
          <w:rPr>
            <w:rStyle w:val="CommentReference"/>
          </w:rPr>
          <w:commentReference w:id="64"/>
        </w:r>
      </w:ins>
      <w:ins w:id="67" w:author="Hu Chuan-Peng" w:date="2024-01-11T20:51:00Z">
        <w:r w:rsidR="009857F1">
          <w:rPr>
            <w:rFonts w:hint="eastAsia"/>
          </w:rPr>
          <w:t>All</w:t>
        </w:r>
        <w:r w:rsidR="009857F1">
          <w:t xml:space="preserve"> </w:t>
        </w:r>
      </w:ins>
      <w:del w:id="68" w:author="Hu Chuan-Peng" w:date="2024-01-11T20:51:00Z">
        <w:r w:rsidRPr="00DB3426" w:rsidDel="009857F1">
          <w:rPr>
            <w:rFonts w:hint="eastAsia"/>
          </w:rPr>
          <w:delText>T</w:delText>
        </w:r>
      </w:del>
      <w:ins w:id="69" w:author="Hu Chuan-Peng" w:date="2024-01-11T20:51:00Z">
        <w:r w:rsidR="009857F1">
          <w:rPr>
            <w:rFonts w:hint="eastAsia"/>
          </w:rPr>
          <w:t>t</w:t>
        </w:r>
      </w:ins>
      <w:r w:rsidRPr="00DB3426">
        <w:t xml:space="preserve">hese data suggest </w:t>
      </w:r>
      <w:del w:id="70" w:author="Hu Chuan-Peng" w:date="2024-01-11T20:51:00Z">
        <w:r w:rsidRPr="00DB3426" w:rsidDel="009857F1">
          <w:delText xml:space="preserve">that </w:delText>
        </w:r>
      </w:del>
      <w:ins w:id="71" w:author="Hu Chuan-Peng" w:date="2024-01-11T20:51:00Z">
        <w:r w:rsidR="009857F1">
          <w:t xml:space="preserve">it is crucial to </w:t>
        </w:r>
      </w:ins>
      <w:r w:rsidRPr="00DB3426">
        <w:t>screen</w:t>
      </w:r>
      <w:del w:id="72" w:author="Hu Chuan-Peng" w:date="2024-01-11T20:51:00Z">
        <w:r w:rsidRPr="00DB3426" w:rsidDel="009857F1">
          <w:delText>ing for</w:delText>
        </w:r>
      </w:del>
      <w:r w:rsidRPr="00DB3426">
        <w:t xml:space="preserve"> depression </w:t>
      </w:r>
      <w:del w:id="73" w:author="Hu Chuan-Peng" w:date="2024-01-11T20:51:00Z">
        <w:r w:rsidRPr="00DB3426" w:rsidDel="009857F1">
          <w:delText xml:space="preserve">in </w:delText>
        </w:r>
      </w:del>
      <w:ins w:id="74" w:author="Hu Chuan-Peng" w:date="2024-01-11T20:51:00Z">
        <w:r w:rsidR="009857F1">
          <w:t>among</w:t>
        </w:r>
        <w:r w:rsidR="009857F1" w:rsidRPr="00DB3426">
          <w:t xml:space="preserve"> </w:t>
        </w:r>
      </w:ins>
      <w:r w:rsidRPr="00DB3426">
        <w:t xml:space="preserve">children, adolescents, and young adults </w:t>
      </w:r>
      <w:del w:id="75" w:author="Hu Chuan-Peng" w:date="2024-01-11T20:51:00Z">
        <w:r w:rsidRPr="00DB3426" w:rsidDel="009857F1">
          <w:delText>is important</w:delText>
        </w:r>
      </w:del>
      <w:ins w:id="76" w:author="Hu Chuan-Peng" w:date="2024-01-11T20:51:00Z">
        <w:r w:rsidR="009857F1">
          <w:t>so that disastrous com</w:t>
        </w:r>
      </w:ins>
      <w:ins w:id="77" w:author="Hu Chuan-Peng" w:date="2024-01-11T20:52:00Z">
        <w:r w:rsidR="009857F1">
          <w:t>seqences could be prevented</w:t>
        </w:r>
      </w:ins>
      <w:r w:rsidRPr="00DB3426">
        <w:t>. However, there are few national surveys about depression among children and adolescents in China. For example, the youngest participants in a recent national survey were 18 years old and found a prevalence rate of depression to be 24.1% in the age group of 18-24</w:t>
      </w:r>
      <w:r>
        <w:t xml:space="preserve"> </w:t>
      </w:r>
      <w:bookmarkEnd w:id="63"/>
      <w:r w:rsidR="00982F92">
        <w:fldChar w:fldCharType="begin"/>
      </w:r>
      <w:r w:rsidR="00F5422B">
        <w:rPr>
          <w:rFonts w:hint="eastAsia"/>
        </w:rPr>
        <w:instrText xml:space="preserve"> ADDIN ZOTERO_ITEM CSL_CITATION {"citationID":"BRcBE7MV","properties":{"formattedCitation":"(\\uc0\\u20613{}\\uc0\\u23567{}\\uc0\\u20848{} and \\uc0\\u24352{}\\uc0\\u20355{} 2023)","plainCitation":"(</w:instrText>
      </w:r>
      <w:r w:rsidR="00F5422B">
        <w:rPr>
          <w:rFonts w:hint="eastAsia"/>
        </w:rPr>
        <w:instrText>傅小兰</w:instrText>
      </w:r>
      <w:r w:rsidR="00F5422B">
        <w:rPr>
          <w:rFonts w:hint="eastAsia"/>
        </w:rPr>
        <w:instrText xml:space="preserve"> and </w:instrText>
      </w:r>
      <w:r w:rsidR="00F5422B">
        <w:rPr>
          <w:rFonts w:hint="eastAsia"/>
        </w:rPr>
        <w:instrText>张侃</w:instrText>
      </w:r>
      <w:r w:rsidR="00F5422B">
        <w:rPr>
          <w:rFonts w:hint="eastAsia"/>
        </w:rPr>
        <w:instrText xml:space="preserve"> 2023)","noteIndex":0},"citationItems":[{"id":307,"uris":["http://zotero.org/users/local/eoP0LvSC/items/8L92BE7G"],"itemData":{"id":307,"type":"book","edition":"1","event-place":"</w:instrText>
      </w:r>
      <w:r w:rsidR="00F5422B">
        <w:rPr>
          <w:rFonts w:hint="eastAsia"/>
        </w:rPr>
        <w:instrText>北京</w:instrText>
      </w:r>
      <w:r w:rsidR="00F5422B">
        <w:rPr>
          <w:rFonts w:hint="eastAsia"/>
        </w:rPr>
        <w:instrText>","publisher":"</w:instrText>
      </w:r>
      <w:r w:rsidR="00F5422B">
        <w:rPr>
          <w:rFonts w:hint="eastAsia"/>
        </w:rPr>
        <w:instrText>社会科学文献出版社</w:instrText>
      </w:r>
      <w:r w:rsidR="00F5422B">
        <w:rPr>
          <w:rFonts w:hint="eastAsia"/>
        </w:rPr>
        <w:instrText>","publisher-place":"</w:instrText>
      </w:r>
      <w:r w:rsidR="00F5422B">
        <w:rPr>
          <w:rFonts w:hint="eastAsia"/>
        </w:rPr>
        <w:instrText>北京</w:instrText>
      </w:r>
      <w:r w:rsidR="00F5422B">
        <w:rPr>
          <w:rFonts w:hint="eastAsia"/>
        </w:rPr>
        <w:instrText>","title":"</w:instrText>
      </w:r>
      <w:r w:rsidR="00F5422B">
        <w:rPr>
          <w:rFonts w:hint="eastAsia"/>
        </w:rPr>
        <w:instrText>心理健康蓝皮书</w:instrText>
      </w:r>
      <w:r w:rsidR="00F5422B">
        <w:rPr>
          <w:rFonts w:hint="eastAsia"/>
        </w:rPr>
        <w:instrText xml:space="preserve"> </w:instrText>
      </w:r>
      <w:r w:rsidR="00F5422B">
        <w:rPr>
          <w:rFonts w:hint="eastAsia"/>
        </w:rPr>
        <w:instrText>中国国民心理健康发展报告</w:instrText>
      </w:r>
      <w:r w:rsidR="00F5422B">
        <w:rPr>
          <w:rFonts w:hint="eastAsia"/>
        </w:rPr>
        <w:instrText>(2021-2022)","author":[{"literal":"</w:instrText>
      </w:r>
      <w:r w:rsidR="00F5422B">
        <w:rPr>
          <w:rFonts w:hint="eastAsia"/>
        </w:rPr>
        <w:instrText>傅小兰</w:instrText>
      </w:r>
      <w:r w:rsidR="00F5422B">
        <w:rPr>
          <w:rFonts w:hint="eastAsia"/>
        </w:rPr>
        <w:instrText>"},{"literal":"</w:instrText>
      </w:r>
      <w:r w:rsidR="00F5422B">
        <w:rPr>
          <w:rFonts w:hint="eastAsia"/>
        </w:rPr>
        <w:instrText>张侃</w:instrText>
      </w:r>
      <w:r w:rsidR="00F5422B">
        <w:rPr>
          <w:rFonts w:hint="eastAsia"/>
        </w:rPr>
        <w:instrText xml:space="preserve">"}],"issued":{"date-parts":[["2023"]]}}}],"schema":"https://github.com/citation-style-language/schema/raw/master/csl-citation.json"} </w:instrText>
      </w:r>
      <w:r w:rsidR="00982F92">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r w:rsidR="003A2AC4" w:rsidRPr="003A2AC4">
        <w:rPr>
          <w:kern w:val="0"/>
          <w:szCs w:val="24"/>
        </w:rPr>
        <w:t>张侃</w:t>
      </w:r>
      <w:r w:rsidR="003A2AC4" w:rsidRPr="003A2AC4">
        <w:rPr>
          <w:kern w:val="0"/>
          <w:szCs w:val="24"/>
        </w:rPr>
        <w:t xml:space="preserve"> 2023)</w:t>
      </w:r>
      <w:r w:rsidR="00982F92">
        <w:fldChar w:fldCharType="end"/>
      </w:r>
      <w:r w:rsidR="00982F92" w:rsidRPr="00982F92">
        <w:t>.</w:t>
      </w:r>
      <w:r w:rsidR="00D55F02">
        <w:t xml:space="preserve"> </w:t>
      </w:r>
      <w:commentRangeStart w:id="78"/>
      <w:commentRangeStart w:id="79"/>
      <w:r w:rsidR="00D55F02">
        <w:t xml:space="preserve">The </w:t>
      </w:r>
      <w:r w:rsidR="005E47A2">
        <w:rPr>
          <w:rFonts w:hint="eastAsia"/>
        </w:rPr>
        <w:t>two</w:t>
      </w:r>
      <w:r w:rsidR="005E47A2">
        <w:t xml:space="preserve"> </w:t>
      </w:r>
      <w:r w:rsidR="00D55F02">
        <w:t xml:space="preserve">available data </w:t>
      </w:r>
      <w:commentRangeEnd w:id="78"/>
      <w:r w:rsidR="005F3CD5">
        <w:rPr>
          <w:rStyle w:val="CommentReference"/>
        </w:rPr>
        <w:commentReference w:id="78"/>
      </w:r>
      <w:commentRangeEnd w:id="79"/>
      <w:r w:rsidR="00EC0013">
        <w:rPr>
          <w:rStyle w:val="CommentReference"/>
        </w:rPr>
        <w:commentReference w:id="79"/>
      </w:r>
      <w:r w:rsidR="00D55F02">
        <w:t xml:space="preserve">for child and adolescent are aggregated by </w:t>
      </w:r>
      <w:r w:rsidR="00684332">
        <w:fldChar w:fldCharType="begin"/>
      </w:r>
      <w:r w:rsidR="003A2AC4">
        <w:instrText xml:space="preserve"> ADDIN ZOTERO_ITEM CSL_CITATION {"citationID":"v4gCIkpg","properties":{"formattedCitation":"(Chen et al. 2022; Huang, Zhang, and Yu 2022; YU Xiaoqi, ZHANG Yali, and YU Guoliang 2022; Zhang, Jin, and Yu 2022)","plainCitation":"(Chen et al. 2022; Huang, Zhang, and Yu 2022; YU Xiaoqi, ZHANG Yali, and YU Guoliang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w:instrText>
      </w:r>
      <w:r w:rsidR="003A2AC4">
        <w:rPr>
          <w:rFonts w:hint="eastAsia"/>
        </w:rPr>
        <w:instrText>mily":"Zhang","given":"Yali"},{"family":"Yu","given":"Guoliang"},{"family":"</w:instrText>
      </w:r>
      <w:r w:rsidR="003A2AC4">
        <w:rPr>
          <w:rFonts w:hint="eastAsia"/>
        </w:rPr>
        <w:instrText>俞</w:instrText>
      </w:r>
      <w:r w:rsidR="003A2AC4">
        <w:rPr>
          <w:rFonts w:hint="eastAsia"/>
        </w:rPr>
        <w:instrText>","given":"</w:instrText>
      </w:r>
      <w:r w:rsidR="003A2AC4">
        <w:rPr>
          <w:rFonts w:hint="eastAsia"/>
        </w:rPr>
        <w:instrText>国良</w:instrText>
      </w:r>
      <w:r w:rsidR="003A2AC4">
        <w:rPr>
          <w:rFonts w:hint="eastAsia"/>
        </w:rPr>
        <w:instrText>"}],"issued":{"date-parts":[["2022",5,1]]}},"label":"page"},{"id":295,"uris":["http://zotero.org/users/local/eoP0LvSC/items/87HCGSGD"],"itemData":{"id":295,"type":"a</w:instrText>
      </w:r>
      <w:r w:rsidR="003A2AC4">
        <w:instrText>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w:instrText>
      </w:r>
      <w:r w:rsidR="003A2AC4">
        <w:rPr>
          <w:rFonts w:hint="eastAsia"/>
        </w:rPr>
        <w:instrText>:{"id":14,"type":"article-journal","abstract":"</w:instrText>
      </w:r>
      <w:r w:rsidR="003A2AC4">
        <w:rPr>
          <w:rFonts w:hint="eastAsia"/>
        </w:rPr>
        <w:instrText>我国高中生心理健康问题的检出率亟需关注</w:instrText>
      </w:r>
      <w:r w:rsidR="003A2AC4">
        <w:rPr>
          <w:rFonts w:hint="eastAsia"/>
        </w:rPr>
        <w:instrText xml:space="preserve">, </w:instrText>
      </w:r>
      <w:r w:rsidR="003A2AC4">
        <w:rPr>
          <w:rFonts w:hint="eastAsia"/>
        </w:rPr>
        <w:instrText>许多研究对此进行了</w:instrText>
      </w:r>
      <w:r w:rsidR="003A2AC4">
        <w:rPr>
          <w:rFonts w:hint="eastAsia"/>
        </w:rPr>
        <w:instrText>...","container-title":"Advances in Psychological Science","DOI":"10.3724/SP.J.1042.2022.00978","ISSN":"1671-3710","issue":"5","language":"en","page":"978","source":"journal.psyc</w:instrText>
      </w:r>
      <w:r w:rsidR="003A2AC4">
        <w:instrText xml:space="preserve">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3A2AC4" w:rsidRPr="003A2AC4">
        <w:t>(Chen et al. 2022; Huang, Zhang, and Yu 2022; YU Xiaoqi, ZHANG Yali, and YU Guoliang 2022; Zhang, Jin, and Yu 2022)</w:t>
      </w:r>
      <w:r w:rsidR="00684332">
        <w:fldChar w:fldCharType="end"/>
      </w:r>
      <w:r w:rsidR="005E47A2">
        <w:t xml:space="preserve"> and</w:t>
      </w:r>
      <w:r w:rsidR="00DB3426">
        <w:t xml:space="preserve"> </w:t>
      </w:r>
      <w:r w:rsidR="00DB3426" w:rsidRPr="003A2AC4">
        <w:rPr>
          <w:color w:val="FF0000"/>
        </w:rPr>
        <w:fldChar w:fldCharType="begin"/>
      </w:r>
      <w:r w:rsidR="00DB3426" w:rsidRPr="003A2AC4">
        <w:rPr>
          <w:color w:val="FF0000"/>
        </w:rP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rsidRPr="003A2AC4">
        <w:rPr>
          <w:color w:val="FF0000"/>
        </w:rPr>
        <w:fldChar w:fldCharType="separate"/>
      </w:r>
      <w:r w:rsidR="003A2AC4" w:rsidRPr="003A2AC4">
        <w:rPr>
          <w:color w:val="FF0000"/>
        </w:rPr>
        <w:t>Deng et al. (2023)</w:t>
      </w:r>
      <w:r w:rsidR="00DB3426" w:rsidRPr="003A2AC4">
        <w:rPr>
          <w:color w:val="FF0000"/>
        </w:rPr>
        <w:fldChar w:fldCharType="end"/>
      </w:r>
      <w:r w:rsidR="005E47A2" w:rsidRPr="003A2AC4">
        <w:rPr>
          <w:color w:val="FF0000"/>
        </w:rPr>
        <w:t>.</w:t>
      </w:r>
      <w:bookmarkStart w:id="80" w:name="OLE_LINK6"/>
      <w:r w:rsidR="005E47A2">
        <w:t xml:space="preserve"> </w:t>
      </w:r>
      <w:r w:rsidR="005E47A2" w:rsidRPr="003C2718">
        <w:rPr>
          <w:color w:val="FF0000"/>
        </w:rPr>
        <w:t>The former</w:t>
      </w:r>
      <w:r w:rsidR="00D55F02" w:rsidRPr="003C2718">
        <w:rPr>
          <w:color w:val="FF0000"/>
        </w:rPr>
        <w:t xml:space="preserve"> synthesized data from different sources and found a </w:t>
      </w:r>
      <w:ins w:id="81" w:author="Hu Chuan-Peng" w:date="2024-01-11T20:52:00Z">
        <w:r w:rsidR="005C7FDF">
          <w:rPr>
            <w:color w:val="FF0000"/>
          </w:rPr>
          <w:t xml:space="preserve">self-reported </w:t>
        </w:r>
      </w:ins>
      <w:r w:rsidR="00D55F02" w:rsidRPr="003C2718">
        <w:rPr>
          <w:color w:val="FF0000"/>
        </w:rPr>
        <w:t xml:space="preserve">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 xml:space="preserve">The latter </w:t>
      </w:r>
      <w:del w:id="82" w:author="Hu Chuan-Peng" w:date="2024-01-11T20:53:00Z">
        <w:r w:rsidR="007D22E2" w:rsidRPr="003C2718" w:rsidDel="005C7FDF">
          <w:rPr>
            <w:color w:val="FF0000"/>
          </w:rPr>
          <w:delText>used more strict criteria</w:delText>
        </w:r>
        <w:r w:rsidR="001267C1" w:rsidDel="005C7FDF">
          <w:rPr>
            <w:rFonts w:hint="eastAsia"/>
            <w:color w:val="FF0000"/>
          </w:rPr>
          <w:delText>.</w:delText>
        </w:r>
      </w:del>
      <w:ins w:id="83" w:author="Hu Chuan-Peng" w:date="2024-01-11T20:53:00Z">
        <w:r w:rsidR="005C7FDF">
          <w:rPr>
            <w:color w:val="FF0000"/>
          </w:rPr>
          <w:t xml:space="preserve">employed a two-stage procedure to estimate the prevalence of mental disorder: </w:t>
        </w:r>
      </w:ins>
      <w:del w:id="84" w:author="Hu Chuan-Peng" w:date="2024-01-11T20:53:00Z">
        <w:r w:rsidR="001267C1" w:rsidDel="005C7FDF">
          <w:rPr>
            <w:color w:val="FF0000"/>
          </w:rPr>
          <w:delText xml:space="preserve"> </w:delText>
        </w:r>
        <w:r w:rsidR="001267C1" w:rsidRPr="001267C1" w:rsidDel="005C7FDF">
          <w:rPr>
            <w:color w:val="FF0000"/>
          </w:rPr>
          <w:delText>They initially use the</w:delText>
        </w:r>
      </w:del>
      <w:ins w:id="85" w:author="Hu Chuan-Peng" w:date="2024-01-11T20:53:00Z">
        <w:r w:rsidR="005C7FDF">
          <w:rPr>
            <w:color w:val="FF0000"/>
          </w:rPr>
          <w:t>first using</w:t>
        </w:r>
      </w:ins>
      <w:r w:rsidR="001267C1" w:rsidRPr="001267C1">
        <w:rPr>
          <w:color w:val="FF0000"/>
        </w:rPr>
        <w:t xml:space="preserve"> </w:t>
      </w:r>
      <w:commentRangeStart w:id="86"/>
      <w:r w:rsidR="001267C1" w:rsidRPr="001267C1">
        <w:rPr>
          <w:color w:val="FF0000"/>
        </w:rPr>
        <w:t xml:space="preserve">CBCL </w:t>
      </w:r>
      <w:commentRangeEnd w:id="86"/>
      <w:r w:rsidR="005C7FDF">
        <w:rPr>
          <w:rStyle w:val="CommentReference"/>
        </w:rPr>
        <w:commentReference w:id="86"/>
      </w:r>
      <w:r w:rsidR="001267C1" w:rsidRPr="001267C1">
        <w:rPr>
          <w:color w:val="FF0000"/>
        </w:rPr>
        <w:t>for preliminary screening</w:t>
      </w:r>
      <w:del w:id="87" w:author="Hu Chuan-Peng" w:date="2024-01-11T20:53:00Z">
        <w:r w:rsidR="001267C1" w:rsidRPr="001267C1" w:rsidDel="005C7FDF">
          <w:rPr>
            <w:color w:val="FF0000"/>
          </w:rPr>
          <w:delText xml:space="preserve">, </w:delText>
        </w:r>
      </w:del>
      <w:ins w:id="88" w:author="Hu Chuan-Peng" w:date="2024-01-11T20:53:00Z">
        <w:r w:rsidR="005C7FDF">
          <w:rPr>
            <w:color w:val="FF0000"/>
          </w:rPr>
          <w:t xml:space="preserve"> and </w:t>
        </w:r>
      </w:ins>
      <w:ins w:id="89" w:author="Hu Chuan-Peng" w:date="2024-01-11T20:54:00Z">
        <w:r w:rsidR="005C7FDF">
          <w:rPr>
            <w:color w:val="FF0000"/>
          </w:rPr>
          <w:t xml:space="preserve">then </w:t>
        </w:r>
      </w:ins>
      <w:r w:rsidR="001267C1" w:rsidRPr="001267C1">
        <w:rPr>
          <w:color w:val="FF0000"/>
        </w:rPr>
        <w:t>followed by diagnostic interviews</w:t>
      </w:r>
      <w:r w:rsidR="001267C1">
        <w:rPr>
          <w:color w:val="FF0000"/>
        </w:rPr>
        <w:t xml:space="preserve">, </w:t>
      </w:r>
      <w:r w:rsidR="007D22E2" w:rsidRPr="003C2718">
        <w:rPr>
          <w:color w:val="FF0000"/>
        </w:rPr>
        <w:t>and found that the point prevalence of major depressive disorder was 2.004%</w:t>
      </w:r>
      <w:r w:rsidR="003C2718" w:rsidRPr="003C2718">
        <w:rPr>
          <w:color w:val="FF0000"/>
        </w:rPr>
        <w:t xml:space="preserve"> </w:t>
      </w:r>
      <w:ins w:id="90" w:author="Hu Chuan-Peng" w:date="2024-01-11T20:54:00Z">
        <w:r w:rsidR="005C7FDF">
          <w:rPr>
            <w:color w:val="FF0000"/>
          </w:rPr>
          <w:t xml:space="preserve">for population with age of </w:t>
        </w:r>
      </w:ins>
      <w:del w:id="91" w:author="Hu Chuan-Peng" w:date="2024-01-11T20:54:00Z">
        <w:r w:rsidR="003C2718" w:rsidRPr="003C2718" w:rsidDel="005C7FDF">
          <w:rPr>
            <w:color w:val="FF0000"/>
          </w:rPr>
          <w:delText xml:space="preserve">(aged </w:delText>
        </w:r>
      </w:del>
      <w:r w:rsidR="003C2718" w:rsidRPr="003C2718">
        <w:rPr>
          <w:color w:val="FF0000"/>
        </w:rPr>
        <w:t>6</w:t>
      </w:r>
      <w:ins w:id="92" w:author="Hu Chuan-Peng" w:date="2024-01-11T20:54:00Z">
        <w:r w:rsidR="005C7FDF">
          <w:rPr>
            <w:color w:val="FF0000"/>
          </w:rPr>
          <w:t xml:space="preserve"> </w:t>
        </w:r>
      </w:ins>
      <w:r w:rsidR="003C2718" w:rsidRPr="003C2718">
        <w:rPr>
          <w:color w:val="FF0000"/>
        </w:rPr>
        <w:t>–16 years</w:t>
      </w:r>
      <w:ins w:id="93" w:author="Hu Chuan-Peng" w:date="2024-01-11T20:54:00Z">
        <w:r w:rsidR="005C7FDF">
          <w:rPr>
            <w:color w:val="FF0000"/>
          </w:rPr>
          <w:t xml:space="preserve"> old</w:t>
        </w:r>
      </w:ins>
      <w:del w:id="94" w:author="Hu Chuan-Peng" w:date="2024-01-11T20:54:00Z">
        <w:r w:rsidR="003C2718" w:rsidRPr="003C2718" w:rsidDel="005C7FDF">
          <w:rPr>
            <w:color w:val="FF0000"/>
          </w:rPr>
          <w:delText>)</w:delText>
        </w:r>
      </w:del>
      <w:r w:rsidR="007D22E2" w:rsidRPr="003C2718">
        <w:rPr>
          <w:color w:val="FF0000"/>
        </w:rPr>
        <w:t>.</w:t>
      </w:r>
      <w:ins w:id="95" w:author="Hu Chuan-Peng" w:date="2024-01-11T20:55:00Z">
        <w:r w:rsidR="00587D6D">
          <w:rPr>
            <w:color w:val="FF0000"/>
          </w:rPr>
          <w:t xml:space="preserve"> </w:t>
        </w:r>
        <w:commentRangeStart w:id="96"/>
        <w:r w:rsidR="00587D6D">
          <w:rPr>
            <w:color w:val="FF0000"/>
          </w:rPr>
          <w:t>XXX</w:t>
        </w:r>
        <w:commentRangeEnd w:id="96"/>
        <w:r w:rsidR="00587D6D">
          <w:rPr>
            <w:rStyle w:val="CommentReference"/>
          </w:rPr>
          <w:commentReference w:id="96"/>
        </w:r>
      </w:ins>
    </w:p>
    <w:bookmarkEnd w:id="80"/>
    <w:p w14:paraId="50BCACE4" w14:textId="77777777" w:rsidR="005E47A2" w:rsidRPr="005D14D2" w:rsidRDefault="005E47A2" w:rsidP="008D50C6">
      <w:pPr>
        <w:ind w:firstLine="480"/>
      </w:pPr>
    </w:p>
    <w:p w14:paraId="4EFD6F78" w14:textId="06015A5F" w:rsidR="00C45CDF" w:rsidRPr="00C45CDF" w:rsidRDefault="00FC1EED" w:rsidP="00C45CDF">
      <w:pPr>
        <w:ind w:firstLineChars="0" w:firstLine="0"/>
        <w:rPr>
          <w:rFonts w:ascii="SimSun" w:hAnsi="SimSun" w:cs="SimSun"/>
          <w:szCs w:val="24"/>
        </w:rPr>
      </w:pPr>
      <w:r>
        <w:rPr>
          <w:szCs w:val="24"/>
        </w:rPr>
        <w:t>[</w:t>
      </w:r>
      <w:r>
        <w:rPr>
          <w:rFonts w:ascii="SimSun" w:hAnsi="SimSun" w:cs="SimSun" w:hint="eastAsia"/>
          <w:szCs w:val="24"/>
        </w:rPr>
        <w:t>上述关于抑郁障碍的患病率大部分来自于</w:t>
      </w:r>
      <w:r w:rsidRPr="00AC66A1">
        <w:rPr>
          <w:rFonts w:ascii="SimSun" w:hAnsi="SimSun" w:cs="SimSun" w:hint="eastAsia"/>
          <w:szCs w:val="24"/>
        </w:rPr>
        <w:t>自评量表</w:t>
      </w:r>
      <w:r>
        <w:rPr>
          <w:rFonts w:ascii="SimSun" w:hAnsi="SimSun" w:cs="SimSun" w:hint="eastAsia"/>
          <w:szCs w:val="24"/>
        </w:rPr>
        <w:t>，</w:t>
      </w:r>
      <w:r w:rsidRPr="00AC66A1">
        <w:rPr>
          <w:rFonts w:ascii="SimSun" w:hAnsi="SimSun" w:cs="SimSun" w:hint="eastAsia"/>
          <w:szCs w:val="24"/>
        </w:rPr>
        <w:t>在抑郁症的研究中广泛使用，也是各类关于青少年与学生政策的基础（中国、世界范围内大规范调查的的数据）</w:t>
      </w:r>
      <w:r>
        <w:rPr>
          <w:rFonts w:ascii="SimSun" w:hAnsi="SimSun" w:cs="SimSun" w:hint="eastAsia"/>
          <w:szCs w:val="24"/>
        </w:rPr>
        <w:t>。]</w:t>
      </w:r>
    </w:p>
    <w:p w14:paraId="109A56B3" w14:textId="6F3D95EC" w:rsidR="00C45CDF" w:rsidRDefault="00A30871" w:rsidP="00054814">
      <w:pPr>
        <w:ind w:firstLine="480"/>
        <w:rPr>
          <w:ins w:id="97" w:author="Hu Chuan-Peng" w:date="2024-01-11T21:32:00Z"/>
        </w:rPr>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820A8E">
        <w:t xml:space="preserve"> </w:t>
      </w:r>
      <w:r w:rsidR="005512E5">
        <w:fldChar w:fldCharType="begin"/>
      </w:r>
      <w:r w:rsidR="003A2AC4">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Fried, Flake, and Robinaugh 2022)</w:t>
      </w:r>
      <w:r w:rsidR="005512E5">
        <w:fldChar w:fldCharType="end"/>
      </w:r>
      <w:r w:rsidRPr="00D36716">
        <w:rPr>
          <w:highlight w:val="yellow"/>
        </w:rPr>
        <w:t>.</w:t>
      </w:r>
      <w:r>
        <w:t xml:space="preserve"> </w:t>
      </w:r>
      <w:bookmarkStart w:id="98" w:name="OLE_LINK35"/>
      <w:ins w:id="99" w:author="Hu Chuan-Peng" w:date="2024-01-11T21:29:00Z">
        <w:r w:rsidR="002E733B" w:rsidRPr="00054814">
          <w:t>Although</w:t>
        </w:r>
        <w:r w:rsidR="002E733B" w:rsidRPr="003038B4">
          <w:rPr>
            <w:highlight w:val="yellow"/>
          </w:rPr>
          <w:t xml:space="preserve"> </w:t>
        </w:r>
        <w:r w:rsidR="002E733B" w:rsidRPr="00F720E7">
          <w:t xml:space="preserve">diagnostic interview </w:t>
        </w:r>
        <w:r w:rsidR="002E733B">
          <w:t xml:space="preserve">is preferred </w:t>
        </w:r>
        <w:r w:rsidR="002E733B">
          <w:t xml:space="preserve">over self-report scales </w:t>
        </w:r>
        <w:r w:rsidR="002E733B">
          <w:t xml:space="preserve">for clincial purpose </w:t>
        </w:r>
        <w:r w:rsidR="002E733B" w:rsidRPr="00F720E7">
          <w:fldChar w:fldCharType="begin"/>
        </w:r>
        <w:r w:rsidR="002E733B">
          <w:instrText xml:space="preserve"> ADDIN ZOTERO_ITEM CSL_CITATION {"citationID":"qMrOb3kd","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2E733B" w:rsidRPr="00F720E7">
          <w:fldChar w:fldCharType="separate"/>
        </w:r>
        <w:r w:rsidR="002E733B" w:rsidRPr="003A2AC4">
          <w:t>(McGrath et al. 2023)</w:t>
        </w:r>
        <w:r w:rsidR="002E733B" w:rsidRPr="00F720E7">
          <w:fldChar w:fldCharType="end"/>
        </w:r>
        <w:r w:rsidR="002E733B">
          <w:t>; Lu et al</w:t>
        </w:r>
        <w:r w:rsidR="002E733B">
          <w:rPr>
            <w:rFonts w:hint="eastAsia"/>
          </w:rPr>
          <w:t>,</w:t>
        </w:r>
        <w:r w:rsidR="002E733B">
          <w:t xml:space="preserve"> this approach also has its own limitions. For instance, it takes more time and need professional interviewers. Prevalence rate based on diagnotistic interviews, therefore, may suffer from the problem of representativeness (e.g., </w:t>
        </w:r>
        <w:r w:rsidR="002E733B" w:rsidRPr="00273068">
          <w:t>Xiang</w:t>
        </w:r>
        <w:r w:rsidR="002E733B">
          <w:t xml:space="preserve"> et al., 2022, Lancet Psychiatry</w:t>
        </w:r>
        <w:r w:rsidR="002E733B">
          <w:rPr>
            <w:rFonts w:hint="eastAsia"/>
          </w:rPr>
          <w:t>)</w:t>
        </w:r>
        <w:r w:rsidR="002E733B">
          <w:t xml:space="preserve">. </w:t>
        </w:r>
      </w:ins>
      <w:ins w:id="100" w:author="Hu Chuan-Peng" w:date="2024-01-11T21:30:00Z">
        <w:r w:rsidR="002E733B">
          <w:t xml:space="preserve">On the other hand, surveys with </w:t>
        </w:r>
      </w:ins>
      <w:del w:id="101" w:author="Hu Chuan-Peng" w:date="2024-01-11T21:30:00Z">
        <w:r w:rsidR="00820A8E" w:rsidDel="002E733B">
          <w:delText xml:space="preserve">Given its low cost, </w:delText>
        </w:r>
      </w:del>
      <w:r w:rsidR="00820A8E">
        <w:t xml:space="preserve">self-report scales </w:t>
      </w:r>
      <w:ins w:id="102" w:author="Hu Chuan-Peng" w:date="2024-01-11T21:30:00Z">
        <w:r w:rsidR="002E733B">
          <w:t>are more fe</w:t>
        </w:r>
      </w:ins>
      <w:ins w:id="103" w:author="Hu Chuan-Peng" w:date="2024-01-11T21:31:00Z">
        <w:r w:rsidR="002E733B">
          <w:t>asible for quick screen, and these scales might be</w:t>
        </w:r>
      </w:ins>
      <w:del w:id="104" w:author="Hu Chuan-Peng" w:date="2024-01-11T21:19:00Z">
        <w:r w:rsidR="00820A8E" w:rsidDel="00273068">
          <w:delText xml:space="preserve">are </w:delText>
        </w:r>
      </w:del>
      <w:ins w:id="105" w:author="Hu Chuan-Peng" w:date="2024-01-11T21:19:00Z">
        <w:r w:rsidR="00273068">
          <w:t xml:space="preserve"> </w:t>
        </w:r>
      </w:ins>
      <w:r w:rsidR="00820A8E">
        <w:t xml:space="preserve">the only available method in regions where the per capita </w:t>
      </w:r>
      <w:r w:rsidR="003A2AC4">
        <w:t>psychiatrists</w:t>
      </w:r>
      <w:r w:rsidR="00820A8E">
        <w:t xml:space="preserve"> is low </w:t>
      </w:r>
      <w:ins w:id="106" w:author="Hu Chuan-Peng" w:date="2024-01-11T21:20:00Z">
        <w:r w:rsidR="00273068">
          <w:t xml:space="preserve">or lack </w:t>
        </w:r>
        <w:r w:rsidR="00273068">
          <w:lastRenderedPageBreak/>
          <w:t xml:space="preserve">of professionals </w:t>
        </w:r>
      </w:ins>
      <w:r w:rsidR="00820A8E">
        <w:t>(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del w:id="107" w:author="Hu Chuan-Peng" w:date="2024-01-11T21:31:00Z">
        <w:r w:rsidDel="002E733B">
          <w:delText xml:space="preserve">For instance, the </w:delText>
        </w:r>
      </w:del>
      <w:ins w:id="108" w:author="Hu Chuan-Peng" w:date="2024-01-11T21:31:00Z">
        <w:r w:rsidR="002E733B">
          <w:t xml:space="preserve">The </w:t>
        </w:r>
      </w:ins>
      <w:r>
        <w:t>global prevalence data we mentioned above</w:t>
      </w:r>
      <w:r w:rsidR="001440CD">
        <w:t xml:space="preserve"> (</w:t>
      </w:r>
      <w:commentRangeStart w:id="109"/>
      <w:r w:rsidR="001440CD">
        <w:t>XXX</w:t>
      </w:r>
      <w:commentRangeEnd w:id="109"/>
      <w:r w:rsidR="00EF3545">
        <w:rPr>
          <w:rStyle w:val="CommentReference"/>
        </w:rPr>
        <w:commentReference w:id="109"/>
      </w:r>
      <w:r w:rsidR="001440CD">
        <w:t>)</w:t>
      </w:r>
      <w:r>
        <w:t xml:space="preserve"> are most aggregated from self-reported data from different countries. </w:t>
      </w:r>
      <w:bookmarkEnd w:id="98"/>
      <w:del w:id="110" w:author="Hu Chuan-Peng" w:date="2024-01-11T21:27:00Z">
        <w:r w:rsidR="00054814" w:rsidRPr="00054814" w:rsidDel="002E733B">
          <w:delText>Although</w:delText>
        </w:r>
        <w:r w:rsidR="00054814" w:rsidRPr="003038B4" w:rsidDel="002E733B">
          <w:rPr>
            <w:highlight w:val="yellow"/>
          </w:rPr>
          <w:delText xml:space="preserve"> </w:delText>
        </w:r>
      </w:del>
      <w:del w:id="111" w:author="Hu Chuan-Peng" w:date="2024-01-11T21:23:00Z">
        <w:r w:rsidR="001440CD" w:rsidRPr="00F720E7" w:rsidDel="00273068">
          <w:delText>some l</w:delText>
        </w:r>
        <w:r w:rsidR="00045A41" w:rsidRPr="00F720E7" w:rsidDel="00273068">
          <w:delText xml:space="preserve">arge-scale surveys conducted worldwide to determine the prevalence rates of depression utilize </w:delText>
        </w:r>
      </w:del>
      <w:del w:id="112" w:author="Hu Chuan-Peng" w:date="2024-01-11T21:22:00Z">
        <w:r w:rsidR="00045A41" w:rsidRPr="00F720E7" w:rsidDel="00273068">
          <w:delText xml:space="preserve">diagnostic </w:delText>
        </w:r>
        <w:r w:rsidR="001440CD" w:rsidRPr="00F720E7" w:rsidDel="00273068">
          <w:delText>i</w:delText>
        </w:r>
        <w:r w:rsidR="00045A41" w:rsidRPr="00F720E7" w:rsidDel="00273068">
          <w:delText>nterview</w:delText>
        </w:r>
        <w:r w:rsidR="001944A8" w:rsidRPr="00F720E7" w:rsidDel="00273068">
          <w:delText xml:space="preserve"> </w:delText>
        </w:r>
      </w:del>
      <w:del w:id="113" w:author="Hu Chuan-Peng" w:date="2024-01-11T21:27:00Z">
        <w:r w:rsidR="00045A41" w:rsidRPr="00F720E7" w:rsidDel="002E733B">
          <w:fldChar w:fldCharType="begin"/>
        </w:r>
        <w:r w:rsidR="003A2AC4" w:rsidDel="002E733B">
          <w:delInstrText xml:space="preserve"> ADDIN ZOTERO_ITEM CSL_CITATION {"citationID":"qMrOb3kd","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delInstrText>
        </w:r>
        <w:r w:rsidR="00045A41" w:rsidRPr="00F720E7" w:rsidDel="002E733B">
          <w:fldChar w:fldCharType="separate"/>
        </w:r>
        <w:r w:rsidR="003A2AC4" w:rsidRPr="003A2AC4" w:rsidDel="002E733B">
          <w:delText>(McGrath et al. 2023)</w:delText>
        </w:r>
        <w:r w:rsidR="00045A41" w:rsidRPr="00F720E7" w:rsidDel="002E733B">
          <w:fldChar w:fldCharType="end"/>
        </w:r>
      </w:del>
      <w:ins w:id="114" w:author="Hu Chuan-Peng" w:date="2024-01-11T21:23:00Z">
        <w:r w:rsidR="00273068">
          <w:t xml:space="preserve"> </w:t>
        </w:r>
      </w:ins>
      <w:del w:id="115" w:author="Hu Chuan-Peng" w:date="2024-01-11T20:56:00Z">
        <w:r w:rsidR="00045A41" w:rsidRPr="00F720E7" w:rsidDel="00EF3545">
          <w:rPr>
            <w:rFonts w:hint="eastAsia"/>
          </w:rPr>
          <w:delText>.</w:delText>
        </w:r>
        <w:r w:rsidRPr="00F720E7" w:rsidDel="00EF3545">
          <w:delText xml:space="preserve"> </w:delText>
        </w:r>
        <w:r w:rsidR="00045A41" w:rsidRPr="00F720E7" w:rsidDel="00EF3545">
          <w:delText>However, in China</w:delText>
        </w:r>
        <w:r w:rsidR="00045A41" w:rsidDel="00EF3545">
          <w:delText xml:space="preserve"> </w:delText>
        </w:r>
        <w:r w:rsidR="001830EB" w:rsidDel="00EF3545">
          <w:delText xml:space="preserve">the </w:delText>
        </w:r>
      </w:del>
      <w:r w:rsidR="001830EB">
        <w:t>large-scale survey</w:t>
      </w:r>
      <w:ins w:id="116" w:author="Hu Chuan-Peng" w:date="2024-01-11T20:56:00Z">
        <w:r w:rsidR="00EF3545">
          <w:t>s</w:t>
        </w:r>
      </w:ins>
      <w:r w:rsidR="001830EB">
        <w:t xml:space="preserve"> </w:t>
      </w:r>
      <w:del w:id="117" w:author="Hu Chuan-Peng" w:date="2024-01-11T20:56:00Z">
        <w:r w:rsidR="001830EB" w:rsidDel="00EF3545">
          <w:delText xml:space="preserve">that produced </w:delText>
        </w:r>
        <w:r w:rsidDel="00EF3545">
          <w:delText>prevalence rate of depression</w:delText>
        </w:r>
        <w:r w:rsidR="00E64B55" w:rsidRPr="00E64B55" w:rsidDel="00EF3545">
          <w:delText xml:space="preserve"> are </w:delText>
        </w:r>
      </w:del>
      <w:r>
        <w:t>primarily</w:t>
      </w:r>
      <w:r w:rsidRPr="00E64B55">
        <w:t xml:space="preserve"> </w:t>
      </w:r>
      <w:del w:id="118" w:author="Hu Chuan-Peng" w:date="2024-01-11T20:56:00Z">
        <w:r w:rsidR="00E64B55" w:rsidRPr="00E64B55" w:rsidDel="00EF3545">
          <w:delText xml:space="preserve">from </w:delText>
        </w:r>
      </w:del>
      <w:ins w:id="119" w:author="Hu Chuan-Peng" w:date="2024-01-11T20:56:00Z">
        <w:r w:rsidR="00EF3545">
          <w:t>relies on</w:t>
        </w:r>
        <w:r w:rsidR="00EF3545" w:rsidRPr="00E64B55">
          <w:t xml:space="preserve"> </w:t>
        </w:r>
      </w:ins>
      <w:r w:rsidR="00E64B55" w:rsidRPr="00E64B55">
        <w:t>self-report instruments</w:t>
      </w:r>
      <w:r w:rsidR="009B2CEF">
        <w:t xml:space="preserve"> </w:t>
      </w:r>
      <w:ins w:id="120" w:author="Hu Chuan-Peng" w:date="2024-01-11T20:56:00Z">
        <w:r w:rsidR="00EF3545">
          <w:t xml:space="preserve">in </w:t>
        </w:r>
      </w:ins>
      <w:ins w:id="121" w:author="Hu Chuan-Peng" w:date="2024-01-11T20:57:00Z">
        <w:r w:rsidR="00EF3545">
          <w:t xml:space="preserve">China, especially for those survey for research purpose </w:t>
        </w:r>
      </w:ins>
      <w:r w:rsidR="009B2CEF">
        <w:t>(see Table 1)</w:t>
      </w:r>
      <w:r w:rsidR="00E64B55" w:rsidRPr="00E64B55">
        <w:t xml:space="preserve">. </w:t>
      </w:r>
      <w:del w:id="122" w:author="Hu Chuan-Peng" w:date="2024-01-11T21:31:00Z">
        <w:r w:rsidR="009B2CEF" w:rsidDel="002E733B">
          <w:delText xml:space="preserve">For instance, the Chinese National Health Commission has initiated a program for the prevention and treatment of depression, using the </w:delText>
        </w:r>
        <w:r w:rsidR="00BF63BB" w:rsidRPr="00430F71" w:rsidDel="002E733B">
          <w:rPr>
            <w:sz w:val="21"/>
            <w:szCs w:val="21"/>
          </w:rPr>
          <w:delText>Patient Health Questionnaire-9 items</w:delText>
        </w:r>
        <w:r w:rsidR="009B2CEF" w:rsidDel="002E733B">
          <w:delText xml:space="preserve"> (PHQ-9) scale for </w:delText>
        </w:r>
        <w:r w:rsidR="00357BF4" w:rsidDel="002E733B">
          <w:rPr>
            <w:rFonts w:hint="eastAsia"/>
          </w:rPr>
          <w:delText>scr</w:delText>
        </w:r>
        <w:r w:rsidR="00357BF4" w:rsidDel="002E733B">
          <w:delText xml:space="preserve">eening </w:delText>
        </w:r>
        <w:r w:rsidR="009B2CEF" w:rsidDel="002E733B">
          <w:delText>depression.</w:delText>
        </w:r>
        <w:r w:rsidR="00AE5226" w:rsidDel="002E733B">
          <w:delText xml:space="preserve"> </w:delText>
        </w:r>
        <w:bookmarkStart w:id="123" w:name="OLE_LINK25"/>
        <w:r w:rsidR="001830EB" w:rsidDel="002E733B">
          <w:delText xml:space="preserve">Also, studies that aimed at investigating the prevalence rate of a specific population also relies </w:delText>
        </w:r>
        <w:r w:rsidR="00E64B55" w:rsidRPr="00E64B55" w:rsidDel="002E733B">
          <w:delText>self-report measures.</w:delText>
        </w:r>
        <w:r w:rsidR="001830EB" w:rsidDel="002E733B">
          <w:delText xml:space="preserve"> For example, </w:delText>
        </w:r>
        <w:r w:rsidR="00BD0476" w:rsidDel="002E733B">
          <w:delText xml:space="preserve">among the studies that included in </w:delText>
        </w:r>
        <w:r w:rsidR="001830EB" w:rsidDel="002E733B">
          <w:delText xml:space="preserve">meta-analyses </w:delText>
        </w:r>
        <w:r w:rsidR="00BD0476" w:rsidDel="002E733B">
          <w:delText>on</w:delText>
        </w:r>
        <w:r w:rsidR="001830EB" w:rsidDel="002E733B">
          <w:delText xml:space="preserve"> the prevalence rat</w:delText>
        </w:r>
        <w:r w:rsidR="00BD0476" w:rsidDel="002E733B">
          <w:delText>e</w:delText>
        </w:r>
        <w:r w:rsidR="001830EB" w:rsidDel="002E733B">
          <w:delText xml:space="preserve"> of mental disorders among </w:delText>
        </w:r>
        <w:r w:rsidR="008D50C6" w:rsidRPr="008D50C6" w:rsidDel="002E733B">
          <w:delText xml:space="preserve">student </w:delText>
        </w:r>
        <w:r w:rsidR="00BD0476" w:rsidDel="002E733B">
          <w:delText>population in China, we found that m</w:delText>
        </w:r>
        <w:r w:rsidR="006A0830" w:rsidDel="002E733B">
          <w:rPr>
            <w:rFonts w:hint="eastAsia"/>
          </w:rPr>
          <w:delText>a</w:delText>
        </w:r>
        <w:r w:rsidR="00BD0476" w:rsidDel="002E733B">
          <w:delText xml:space="preserve">jority of the studies used self-reported </w:delText>
        </w:r>
        <w:r w:rsidR="00BD0476" w:rsidRPr="00E64B55" w:rsidDel="002E733B">
          <w:delText>instruments</w:delText>
        </w:r>
        <w:r w:rsidR="00BD0476" w:rsidDel="002E733B">
          <w:delText xml:space="preserve">. </w:delText>
        </w:r>
        <w:bookmarkStart w:id="124" w:name="OLE_LINK21"/>
        <w:r w:rsidR="009B2CEF" w:rsidDel="002E733B">
          <w:delText xml:space="preserve">Additionally, self-reported </w:delText>
        </w:r>
        <w:r w:rsidR="009B2CEF" w:rsidRPr="00E64B55" w:rsidDel="002E733B">
          <w:delText>instruments</w:delText>
        </w:r>
        <w:r w:rsidR="009B2CEF" w:rsidDel="002E733B">
          <w:delText xml:space="preserve"> are also used in other national survey such as China Family Panel Study (CFPS), which open its data and the depression data were widely used by researchers from different field</w:delText>
        </w:r>
        <w:r w:rsidR="00F720E7" w:rsidDel="002E733B">
          <w:delText xml:space="preserve"> </w:delText>
        </w:r>
        <w:commentRangeStart w:id="125"/>
        <w:r w:rsidR="00F720E7" w:rsidDel="002E733B">
          <w:fldChar w:fldCharType="begin"/>
        </w:r>
        <w:r w:rsidR="003A2AC4" w:rsidDel="002E733B">
          <w:delInstrText xml:space="preserve"> ADDIN ZOTERO_ITEM CSL_CITATION {"citationID":"G26ee6RR","properties":{"formattedCitation":"(XIE Yu, HU Jingwei, and ZHANG Chunni 2014)","plainCitation":"(XIE Yu, HU Jingwei, and ZHANG Chunni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delInstrText>
        </w:r>
        <w:r w:rsidR="00F720E7" w:rsidDel="002E733B">
          <w:fldChar w:fldCharType="separate"/>
        </w:r>
        <w:r w:rsidR="003A2AC4" w:rsidRPr="009C2394" w:rsidDel="002E733B">
          <w:rPr>
            <w:highlight w:val="yellow"/>
            <w:rPrChange w:id="126" w:author="Hu Chuan-Peng" w:date="2024-01-11T20:58:00Z">
              <w:rPr/>
            </w:rPrChange>
          </w:rPr>
          <w:delText>(XIE Yu, HU Jingwei, and ZHANG Chunni 2014</w:delText>
        </w:r>
        <w:r w:rsidR="003A2AC4" w:rsidRPr="003A2AC4" w:rsidDel="002E733B">
          <w:delText>)</w:delText>
        </w:r>
        <w:r w:rsidR="00F720E7" w:rsidDel="002E733B">
          <w:fldChar w:fldCharType="end"/>
        </w:r>
        <w:commentRangeEnd w:id="125"/>
        <w:r w:rsidR="001272A3" w:rsidDel="002E733B">
          <w:rPr>
            <w:rStyle w:val="CommentReference"/>
          </w:rPr>
          <w:commentReference w:id="125"/>
        </w:r>
        <w:r w:rsidR="009B2CEF" w:rsidDel="002E733B">
          <w:delText xml:space="preserve">. </w:delText>
        </w:r>
      </w:del>
      <w:r w:rsidR="009B2CEF">
        <w:t>The</w:t>
      </w:r>
      <w:r w:rsidR="00FF5BA0">
        <w:t xml:space="preserve"> </w:t>
      </w:r>
      <w:del w:id="127" w:author="Hu Chuan-Peng" w:date="2024-01-11T21:31:00Z">
        <w:r w:rsidR="00FF5BA0" w:rsidDel="002E733B">
          <w:delText xml:space="preserve">results of </w:delText>
        </w:r>
      </w:del>
      <w:r w:rsidR="00FF5BA0">
        <w:t xml:space="preserve">these large-scale surveys </w:t>
      </w:r>
      <w:r w:rsidR="009B2CEF">
        <w:t>may have great impact on the public-health related policy-making</w:t>
      </w:r>
      <w:r>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p>
    <w:p w14:paraId="7971C241" w14:textId="77777777" w:rsidR="002E733B" w:rsidRDefault="002E733B" w:rsidP="00054814">
      <w:pPr>
        <w:ind w:firstLine="480"/>
      </w:pPr>
    </w:p>
    <w:bookmarkEnd w:id="123"/>
    <w:bookmarkEnd w:id="124"/>
    <w:p w14:paraId="3477B3C3" w14:textId="0DC91CBE" w:rsidR="001A3248" w:rsidRDefault="001A3248" w:rsidP="001A3248">
      <w:pPr>
        <w:ind w:firstLineChars="0" w:firstLine="0"/>
        <w:jc w:val="center"/>
      </w:pPr>
      <w:commentRangeStart w:id="128"/>
      <w:r>
        <w:rPr>
          <w:rFonts w:hint="eastAsia"/>
        </w:rPr>
        <w:t>Table</w:t>
      </w:r>
      <w:r>
        <w:t>1</w:t>
      </w:r>
      <w:r>
        <w:rPr>
          <w:rFonts w:hint="eastAsia"/>
        </w:rPr>
        <w:t>：</w:t>
      </w:r>
      <w:ins w:id="129" w:author="Hu Chuan-Peng" w:date="2024-01-11T21:18:00Z">
        <w:r w:rsidR="00CB1D92">
          <w:t>Information of scales used for screening depression among influe</w:t>
        </w:r>
      </w:ins>
      <w:ins w:id="130" w:author="Hu Chuan-Peng" w:date="2024-01-11T21:19:00Z">
        <w:r w:rsidR="00CB1D92">
          <w:t xml:space="preserve">ntail </w:t>
        </w:r>
      </w:ins>
      <w:del w:id="131" w:author="Hu Chuan-Peng" w:date="2024-01-11T21:19:00Z">
        <w:r w:rsidR="00351F4C" w:rsidDel="00CB1D92">
          <w:rPr>
            <w:rFonts w:hint="eastAsia"/>
          </w:rPr>
          <w:delText>L</w:delText>
        </w:r>
        <w:r w:rsidR="00351F4C" w:rsidRPr="00351F4C" w:rsidDel="00CB1D92">
          <w:delText>arge</w:delText>
        </w:r>
      </w:del>
      <w:ins w:id="132" w:author="Hu Chuan-Peng" w:date="2024-01-11T21:19:00Z">
        <w:r w:rsidR="00CB1D92">
          <w:t>l</w:t>
        </w:r>
        <w:r w:rsidR="00CB1D92" w:rsidRPr="00351F4C">
          <w:t>arge</w:t>
        </w:r>
      </w:ins>
      <w:r w:rsidR="00351F4C" w:rsidRPr="00351F4C">
        <w:t>-scale survey</w:t>
      </w:r>
      <w:commentRangeEnd w:id="128"/>
      <w:r w:rsidR="002B7A6B">
        <w:rPr>
          <w:rStyle w:val="CommentReference"/>
        </w:rPr>
        <w:commentReference w:id="128"/>
      </w:r>
      <w:ins w:id="133" w:author="Hu Chuan-Peng" w:date="2024-01-11T20:57:00Z">
        <w:r w:rsidR="009C2394">
          <w:t>s</w:t>
        </w:r>
      </w:ins>
      <w:ins w:id="134" w:author="Hu Chuan-Peng" w:date="2024-01-11T21:19:00Z">
        <w:r w:rsidR="00CB1D92">
          <w:t xml:space="preserve"> in China</w:t>
        </w:r>
      </w:ins>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070"/>
        <w:gridCol w:w="2161"/>
        <w:gridCol w:w="1549"/>
      </w:tblGrid>
      <w:tr w:rsidR="003C2718" w:rsidRPr="00C32C1B" w14:paraId="007CEED9" w14:textId="1F04C631" w:rsidTr="00986250">
        <w:tc>
          <w:tcPr>
            <w:tcW w:w="2532" w:type="dxa"/>
            <w:tcBorders>
              <w:top w:val="single" w:sz="12" w:space="0" w:color="auto"/>
              <w:bottom w:val="single" w:sz="12" w:space="0" w:color="auto"/>
            </w:tcBorders>
          </w:tcPr>
          <w:p w14:paraId="4533C9C8" w14:textId="09BA0BD5" w:rsidR="003C2718" w:rsidRPr="00BE3B76" w:rsidRDefault="00ED1917" w:rsidP="00705D04">
            <w:pPr>
              <w:ind w:firstLineChars="0" w:firstLine="0"/>
              <w:rPr>
                <w:sz w:val="21"/>
                <w:szCs w:val="21"/>
              </w:rPr>
            </w:pPr>
            <w:r>
              <w:rPr>
                <w:rFonts w:hint="eastAsia"/>
                <w:sz w:val="21"/>
                <w:szCs w:val="21"/>
              </w:rPr>
              <w:t>调查</w:t>
            </w:r>
          </w:p>
        </w:tc>
        <w:tc>
          <w:tcPr>
            <w:tcW w:w="2070" w:type="dxa"/>
            <w:tcBorders>
              <w:top w:val="single" w:sz="12" w:space="0" w:color="auto"/>
              <w:bottom w:val="single" w:sz="12" w:space="0" w:color="auto"/>
            </w:tcBorders>
          </w:tcPr>
          <w:p w14:paraId="6ED0E3B5" w14:textId="255729F6" w:rsidR="003C2718" w:rsidRPr="00BE3B76" w:rsidRDefault="003C2718" w:rsidP="00705D04">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5EBC7FBA" w14:textId="4B79839E" w:rsidR="003C2718" w:rsidRPr="00BE3B76" w:rsidRDefault="003C2718" w:rsidP="00705D04">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15341A66" w14:textId="4830030C" w:rsidR="003C2718" w:rsidRPr="00D23983" w:rsidRDefault="003C2718" w:rsidP="00705D04">
            <w:pPr>
              <w:ind w:firstLineChars="0" w:firstLine="0"/>
              <w:rPr>
                <w:color w:val="FF0000"/>
                <w:sz w:val="21"/>
                <w:szCs w:val="21"/>
              </w:rPr>
            </w:pPr>
            <w:r w:rsidRPr="00D23983">
              <w:rPr>
                <w:rFonts w:hint="eastAsia"/>
                <w:color w:val="FF0000"/>
                <w:sz w:val="21"/>
                <w:szCs w:val="21"/>
              </w:rPr>
              <w:t>被试年龄</w:t>
            </w:r>
          </w:p>
        </w:tc>
      </w:tr>
      <w:tr w:rsidR="003C2718" w:rsidRPr="00C32C1B" w14:paraId="3CD94068" w14:textId="0AE5714E" w:rsidTr="00986250">
        <w:trPr>
          <w:trHeight w:val="568"/>
        </w:trPr>
        <w:tc>
          <w:tcPr>
            <w:tcW w:w="2532" w:type="dxa"/>
            <w:tcBorders>
              <w:top w:val="single" w:sz="12" w:space="0" w:color="auto"/>
              <w:bottom w:val="nil"/>
            </w:tcBorders>
          </w:tcPr>
          <w:p w14:paraId="53E39A00" w14:textId="28D30C82" w:rsidR="003C2718" w:rsidRPr="001267C1" w:rsidRDefault="001267C1" w:rsidP="00705D04">
            <w:pPr>
              <w:ind w:firstLineChars="0" w:firstLine="0"/>
              <w:rPr>
                <w:color w:val="FF0000"/>
                <w:sz w:val="21"/>
                <w:szCs w:val="21"/>
              </w:rPr>
            </w:pPr>
            <w:r w:rsidRPr="001267C1">
              <w:rPr>
                <w:color w:val="FF0000"/>
                <w:sz w:val="21"/>
                <w:szCs w:val="21"/>
              </w:rPr>
              <w:t>Mental Health of Chinese People</w:t>
            </w:r>
            <w:commentRangeStart w:id="135"/>
            <w:commentRangeStart w:id="136"/>
            <w:r w:rsidR="001A5278" w:rsidRPr="001267C1" w:rsidDel="001A5278">
              <w:rPr>
                <w:rFonts w:hint="eastAsia"/>
                <w:color w:val="FF0000"/>
                <w:sz w:val="21"/>
                <w:szCs w:val="21"/>
              </w:rPr>
              <w:t xml:space="preserve"> </w:t>
            </w:r>
            <w:commentRangeEnd w:id="135"/>
            <w:r w:rsidR="00F720E7" w:rsidRPr="001267C1">
              <w:rPr>
                <w:color w:val="FF0000"/>
                <w:sz w:val="21"/>
                <w:szCs w:val="21"/>
              </w:rPr>
              <w:fldChar w:fldCharType="begin"/>
            </w:r>
            <w:r w:rsidR="00F5422B">
              <w:rPr>
                <w:rFonts w:hint="eastAsia"/>
                <w:color w:val="FF0000"/>
                <w:sz w:val="21"/>
                <w:szCs w:val="21"/>
              </w:rPr>
              <w:instrText xml:space="preserve"> ADDIN ZOTERO_ITEM CSL_CITATION {"citationID":"vC5KqrcJ","properties":{"formattedCitation":"(\\uc0\\u20613{}\\uc0\\u23567{}\\uc0\\u20848{} and \\uc0\\u24352{}\\uc0\\u20355{} 2023)","plainCitation":"(</w:instrText>
            </w:r>
            <w:r w:rsidR="00F5422B">
              <w:rPr>
                <w:rFonts w:hint="eastAsia"/>
                <w:color w:val="FF0000"/>
                <w:sz w:val="21"/>
                <w:szCs w:val="21"/>
              </w:rPr>
              <w:instrText>傅小兰</w:instrText>
            </w:r>
            <w:r w:rsidR="00F5422B">
              <w:rPr>
                <w:rFonts w:hint="eastAsia"/>
                <w:color w:val="FF0000"/>
                <w:sz w:val="21"/>
                <w:szCs w:val="21"/>
              </w:rPr>
              <w:instrText xml:space="preserve"> and </w:instrText>
            </w:r>
            <w:r w:rsidR="00F5422B">
              <w:rPr>
                <w:rFonts w:hint="eastAsia"/>
                <w:color w:val="FF0000"/>
                <w:sz w:val="21"/>
                <w:szCs w:val="21"/>
              </w:rPr>
              <w:instrText>张侃</w:instrText>
            </w:r>
            <w:r w:rsidR="00F5422B">
              <w:rPr>
                <w:rFonts w:hint="eastAsia"/>
                <w:color w:val="FF0000"/>
                <w:sz w:val="21"/>
                <w:szCs w:val="21"/>
              </w:rPr>
              <w:instrText xml:space="preserve"> 2023)","noteIndex":0},"citationItems":[{"id":307,"uris":["http://zotero.org/users/local/eoP0LvSC/items/8L92BE7G"],"itemData":{"id":307,"type":"book","edition":"1","event-place":"</w:instrText>
            </w:r>
            <w:r w:rsidR="00F5422B">
              <w:rPr>
                <w:rFonts w:hint="eastAsia"/>
                <w:color w:val="FF0000"/>
                <w:sz w:val="21"/>
                <w:szCs w:val="21"/>
              </w:rPr>
              <w:instrText>北京</w:instrText>
            </w:r>
            <w:r w:rsidR="00F5422B">
              <w:rPr>
                <w:rFonts w:hint="eastAsia"/>
                <w:color w:val="FF0000"/>
                <w:sz w:val="21"/>
                <w:szCs w:val="21"/>
              </w:rPr>
              <w:instrText>","publisher":"</w:instrText>
            </w:r>
            <w:r w:rsidR="00F5422B">
              <w:rPr>
                <w:rFonts w:hint="eastAsia"/>
                <w:color w:val="FF0000"/>
                <w:sz w:val="21"/>
                <w:szCs w:val="21"/>
              </w:rPr>
              <w:instrText>社会科学文献出版社</w:instrText>
            </w:r>
            <w:r w:rsidR="00F5422B">
              <w:rPr>
                <w:rFonts w:hint="eastAsia"/>
                <w:color w:val="FF0000"/>
                <w:sz w:val="21"/>
                <w:szCs w:val="21"/>
              </w:rPr>
              <w:instrText>","publisher-place":"</w:instrText>
            </w:r>
            <w:r w:rsidR="00F5422B">
              <w:rPr>
                <w:rFonts w:hint="eastAsia"/>
                <w:color w:val="FF0000"/>
                <w:sz w:val="21"/>
                <w:szCs w:val="21"/>
              </w:rPr>
              <w:instrText>北京</w:instrText>
            </w:r>
            <w:r w:rsidR="00F5422B">
              <w:rPr>
                <w:rFonts w:hint="eastAsia"/>
                <w:color w:val="FF0000"/>
                <w:sz w:val="21"/>
                <w:szCs w:val="21"/>
              </w:rPr>
              <w:instrText>","title":"</w:instrText>
            </w:r>
            <w:r w:rsidR="00F5422B">
              <w:rPr>
                <w:rFonts w:hint="eastAsia"/>
                <w:color w:val="FF0000"/>
                <w:sz w:val="21"/>
                <w:szCs w:val="21"/>
              </w:rPr>
              <w:instrText>心理健康蓝皮书</w:instrText>
            </w:r>
            <w:r w:rsidR="00F5422B">
              <w:rPr>
                <w:rFonts w:hint="eastAsia"/>
                <w:color w:val="FF0000"/>
                <w:sz w:val="21"/>
                <w:szCs w:val="21"/>
              </w:rPr>
              <w:instrText xml:space="preserve"> </w:instrText>
            </w:r>
            <w:r w:rsidR="00F5422B">
              <w:rPr>
                <w:rFonts w:hint="eastAsia"/>
                <w:color w:val="FF0000"/>
                <w:sz w:val="21"/>
                <w:szCs w:val="21"/>
              </w:rPr>
              <w:instrText>中国国民心理健康发展报告</w:instrText>
            </w:r>
            <w:r w:rsidR="00F5422B">
              <w:rPr>
                <w:rFonts w:hint="eastAsia"/>
                <w:color w:val="FF0000"/>
                <w:sz w:val="21"/>
                <w:szCs w:val="21"/>
              </w:rPr>
              <w:instrText>(2021-2022)","author":[{"literal":"</w:instrText>
            </w:r>
            <w:r w:rsidR="00F5422B">
              <w:rPr>
                <w:rFonts w:hint="eastAsia"/>
                <w:color w:val="FF0000"/>
                <w:sz w:val="21"/>
                <w:szCs w:val="21"/>
              </w:rPr>
              <w:instrText>傅小兰</w:instrText>
            </w:r>
            <w:r w:rsidR="00F5422B">
              <w:rPr>
                <w:rFonts w:hint="eastAsia"/>
                <w:color w:val="FF0000"/>
                <w:sz w:val="21"/>
                <w:szCs w:val="21"/>
              </w:rPr>
              <w:instrText>"},{"literal":"</w:instrText>
            </w:r>
            <w:r w:rsidR="00F5422B">
              <w:rPr>
                <w:rFonts w:hint="eastAsia"/>
                <w:color w:val="FF0000"/>
                <w:sz w:val="21"/>
                <w:szCs w:val="21"/>
              </w:rPr>
              <w:instrText>张侃</w:instrText>
            </w:r>
            <w:r w:rsidR="00F5422B">
              <w:rPr>
                <w:rFonts w:hint="eastAsia"/>
                <w:color w:val="FF0000"/>
                <w:sz w:val="21"/>
                <w:szCs w:val="21"/>
              </w:rPr>
              <w:instrText xml:space="preserve">"}],"issued":{"date-parts":[["2023"]]}}}],"schema":"https://github.com/citation-style-language/schema/raw/master/csl-citation.json"} </w:instrText>
            </w:r>
            <w:r w:rsidR="00F720E7" w:rsidRPr="001267C1">
              <w:rPr>
                <w:color w:val="FF0000"/>
                <w:sz w:val="21"/>
                <w:szCs w:val="21"/>
              </w:rPr>
              <w:fldChar w:fldCharType="separate"/>
            </w:r>
            <w:r w:rsidR="003A2AC4" w:rsidRPr="003A2AC4">
              <w:rPr>
                <w:kern w:val="0"/>
                <w:sz w:val="21"/>
                <w:szCs w:val="24"/>
              </w:rPr>
              <w:t>(</w:t>
            </w:r>
            <w:r w:rsidR="003A2AC4" w:rsidRPr="003A2AC4">
              <w:rPr>
                <w:kern w:val="0"/>
                <w:sz w:val="21"/>
                <w:szCs w:val="24"/>
              </w:rPr>
              <w:t>傅小兰</w:t>
            </w:r>
            <w:r w:rsidR="003A2AC4" w:rsidRPr="003A2AC4">
              <w:rPr>
                <w:kern w:val="0"/>
                <w:sz w:val="21"/>
                <w:szCs w:val="24"/>
              </w:rPr>
              <w:t xml:space="preserve"> and </w:t>
            </w:r>
            <w:r w:rsidR="003A2AC4" w:rsidRPr="003A2AC4">
              <w:rPr>
                <w:kern w:val="0"/>
                <w:sz w:val="21"/>
                <w:szCs w:val="24"/>
              </w:rPr>
              <w:t>张侃</w:t>
            </w:r>
            <w:r w:rsidR="003A2AC4" w:rsidRPr="003A2AC4">
              <w:rPr>
                <w:kern w:val="0"/>
                <w:sz w:val="21"/>
                <w:szCs w:val="24"/>
              </w:rPr>
              <w:t xml:space="preserve"> 2023)</w:t>
            </w:r>
            <w:r w:rsidR="00F720E7" w:rsidRPr="001267C1">
              <w:rPr>
                <w:color w:val="FF0000"/>
                <w:sz w:val="21"/>
                <w:szCs w:val="21"/>
              </w:rPr>
              <w:fldChar w:fldCharType="end"/>
            </w:r>
            <w:r w:rsidR="00F46054" w:rsidRPr="001267C1">
              <w:rPr>
                <w:rStyle w:val="CommentReference"/>
                <w:color w:val="FF0000"/>
                <w:sz w:val="21"/>
                <w:szCs w:val="21"/>
              </w:rPr>
              <w:commentReference w:id="135"/>
            </w:r>
            <w:commentRangeEnd w:id="136"/>
            <w:r w:rsidR="001A5278" w:rsidRPr="001267C1">
              <w:rPr>
                <w:rStyle w:val="CommentReference"/>
                <w:color w:val="FF0000"/>
                <w:sz w:val="21"/>
                <w:szCs w:val="21"/>
              </w:rPr>
              <w:commentReference w:id="136"/>
            </w:r>
          </w:p>
        </w:tc>
        <w:tc>
          <w:tcPr>
            <w:tcW w:w="2070" w:type="dxa"/>
            <w:tcBorders>
              <w:top w:val="single" w:sz="12" w:space="0" w:color="auto"/>
              <w:bottom w:val="nil"/>
            </w:tcBorders>
          </w:tcPr>
          <w:p w14:paraId="5D97E16B" w14:textId="05E650BC" w:rsidR="003C2718" w:rsidRPr="00BE3B76" w:rsidRDefault="003C2718" w:rsidP="00054814">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26AFAEFF" w14:textId="05387F02" w:rsidR="003C2718" w:rsidRPr="00BE3B76" w:rsidRDefault="00986250" w:rsidP="00705D04">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9</w:t>
            </w:r>
            <w:r>
              <w:rPr>
                <w:sz w:val="21"/>
                <w:szCs w:val="21"/>
              </w:rPr>
              <w:t>)</w:t>
            </w:r>
          </w:p>
        </w:tc>
        <w:tc>
          <w:tcPr>
            <w:tcW w:w="1549" w:type="dxa"/>
            <w:tcBorders>
              <w:top w:val="single" w:sz="12" w:space="0" w:color="auto"/>
              <w:bottom w:val="nil"/>
            </w:tcBorders>
          </w:tcPr>
          <w:p w14:paraId="1F38844C" w14:textId="2AD6FE8A" w:rsidR="003C2718" w:rsidRPr="00D23983" w:rsidRDefault="00986250" w:rsidP="00705D04">
            <w:pPr>
              <w:ind w:firstLineChars="0" w:firstLine="0"/>
              <w:rPr>
                <w:color w:val="FF0000"/>
                <w:sz w:val="21"/>
                <w:szCs w:val="21"/>
              </w:rPr>
            </w:pPr>
            <w:r w:rsidRPr="00D23983">
              <w:rPr>
                <w:rFonts w:hint="eastAsia"/>
                <w:color w:val="FF0000"/>
                <w:sz w:val="21"/>
                <w:szCs w:val="21"/>
              </w:rPr>
              <w:t>1</w:t>
            </w:r>
            <w:r w:rsidRPr="00D23983">
              <w:rPr>
                <w:color w:val="FF0000"/>
                <w:sz w:val="21"/>
                <w:szCs w:val="21"/>
              </w:rPr>
              <w:t>8</w:t>
            </w:r>
            <w:r w:rsidR="00D23983">
              <w:rPr>
                <w:color w:val="FF0000"/>
                <w:sz w:val="21"/>
                <w:szCs w:val="21"/>
              </w:rPr>
              <w:t xml:space="preserve"> </w:t>
            </w:r>
            <w:r w:rsidR="00D23983">
              <w:rPr>
                <w:rFonts w:hint="eastAsia"/>
                <w:color w:val="FF0000"/>
                <w:sz w:val="21"/>
                <w:szCs w:val="21"/>
              </w:rPr>
              <w:t>to</w:t>
            </w:r>
            <w:r w:rsidR="00D23983">
              <w:rPr>
                <w:color w:val="FF0000"/>
                <w:sz w:val="21"/>
                <w:szCs w:val="21"/>
              </w:rPr>
              <w:t xml:space="preserve"> </w:t>
            </w:r>
            <w:r w:rsidRPr="00D23983">
              <w:rPr>
                <w:color w:val="FF0000"/>
                <w:sz w:val="21"/>
                <w:szCs w:val="21"/>
              </w:rPr>
              <w:t>78</w:t>
            </w:r>
            <w:r w:rsidR="00D23983">
              <w:rPr>
                <w:color w:val="FF0000"/>
                <w:sz w:val="21"/>
                <w:szCs w:val="21"/>
              </w:rPr>
              <w:t xml:space="preserve"> </w:t>
            </w:r>
            <w:r w:rsidR="00D23983" w:rsidRPr="00D23983">
              <w:rPr>
                <w:color w:val="FF0000"/>
                <w:sz w:val="21"/>
                <w:szCs w:val="21"/>
              </w:rPr>
              <w:t>years old</w:t>
            </w:r>
          </w:p>
        </w:tc>
      </w:tr>
      <w:tr w:rsidR="003C2718" w:rsidRPr="00C32C1B" w14:paraId="1C6DC96A" w14:textId="56380B9C" w:rsidTr="00986250">
        <w:trPr>
          <w:trHeight w:val="1131"/>
        </w:trPr>
        <w:tc>
          <w:tcPr>
            <w:tcW w:w="2532" w:type="dxa"/>
            <w:tcBorders>
              <w:top w:val="nil"/>
              <w:bottom w:val="nil"/>
            </w:tcBorders>
          </w:tcPr>
          <w:p w14:paraId="7588B277" w14:textId="24F0797B" w:rsidR="003C2718" w:rsidRPr="001267C1" w:rsidRDefault="001267C1" w:rsidP="00705D04">
            <w:pPr>
              <w:ind w:firstLineChars="0" w:firstLine="0"/>
              <w:rPr>
                <w:color w:val="FF0000"/>
                <w:sz w:val="21"/>
                <w:szCs w:val="21"/>
              </w:rPr>
            </w:pPr>
            <w:r w:rsidRPr="001267C1">
              <w:rPr>
                <w:color w:val="FF0000"/>
                <w:sz w:val="21"/>
                <w:szCs w:val="21"/>
              </w:rPr>
              <w:t>Survey and Research on the Psychological and Behavioral Aspects of Chinese Residents</w:t>
            </w:r>
            <w:r w:rsidR="001A5278" w:rsidRPr="001267C1">
              <w:rPr>
                <w:rFonts w:hint="eastAsia"/>
                <w:color w:val="FF0000"/>
                <w:sz w:val="21"/>
                <w:szCs w:val="21"/>
              </w:rPr>
              <w:t xml:space="preserve"> </w:t>
            </w:r>
            <w:r w:rsidR="003C2718" w:rsidRPr="001267C1">
              <w:rPr>
                <w:color w:val="FF0000"/>
                <w:sz w:val="21"/>
                <w:szCs w:val="21"/>
              </w:rPr>
              <w:fldChar w:fldCharType="begin"/>
            </w:r>
            <w:r w:rsidR="00F5422B">
              <w:rPr>
                <w:rFonts w:hint="eastAsia"/>
                <w:color w:val="FF0000"/>
                <w:sz w:val="21"/>
                <w:szCs w:val="21"/>
              </w:rPr>
              <w:instrText xml:space="preserve"> ADDIN ZOTERO_ITEM CSL_CITATION {"citationID":"xXEOWS3T","properties":{"formattedCitation":"(\\uc0\\u33635{}\\uc0\\u20029{}\\uc0\\u25935{} et al. 2023)","plainCitation":"(</w:instrText>
            </w:r>
            <w:r w:rsidR="00F5422B">
              <w:rPr>
                <w:rFonts w:hint="eastAsia"/>
                <w:color w:val="FF0000"/>
                <w:sz w:val="21"/>
                <w:szCs w:val="21"/>
              </w:rPr>
              <w:instrText>荣丽敏</w:instrText>
            </w:r>
            <w:r w:rsidR="00F5422B">
              <w:rPr>
                <w:rFonts w:hint="eastAsia"/>
                <w:color w:val="FF0000"/>
                <w:sz w:val="21"/>
                <w:szCs w:val="21"/>
              </w:rPr>
              <w:instrText xml:space="preserve"> et al. 2023)","noteIndex":0},"citationItems":[{"id":251,"uris":["http://zotero.org/users/local/eoP0LvSC/items/VL6WCPC7"],"itemData":{"id":251,"type":"article-journal","abstract":"</w:instrText>
            </w:r>
            <w:r w:rsidR="00F5422B">
              <w:rPr>
                <w:rFonts w:hint="eastAsia"/>
                <w:color w:val="FF0000"/>
                <w:sz w:val="21"/>
                <w:szCs w:val="21"/>
              </w:rPr>
              <w:instrText>目的</w:instrText>
            </w:r>
            <w:r w:rsidR="00F5422B">
              <w:rPr>
                <w:rFonts w:hint="eastAsia"/>
                <w:color w:val="FF0000"/>
                <w:sz w:val="21"/>
                <w:szCs w:val="21"/>
              </w:rPr>
              <w:instrText>:</w:instrText>
            </w:r>
            <w:r w:rsidR="00F5422B">
              <w:rPr>
                <w:rFonts w:hint="eastAsia"/>
                <w:color w:val="FF0000"/>
                <w:sz w:val="21"/>
                <w:szCs w:val="21"/>
              </w:rPr>
              <w:instrText>分析</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中国居民的抑郁和焦虑症状共患比例及相关因素。方法</w:instrText>
            </w:r>
            <w:r w:rsidR="00F5422B">
              <w:rPr>
                <w:rFonts w:hint="eastAsia"/>
                <w:color w:val="FF0000"/>
                <w:sz w:val="21"/>
                <w:szCs w:val="21"/>
              </w:rPr>
              <w:instrText>:</w:instrText>
            </w:r>
            <w:r w:rsidR="00F5422B">
              <w:rPr>
                <w:rFonts w:hint="eastAsia"/>
                <w:color w:val="FF0000"/>
                <w:sz w:val="21"/>
                <w:szCs w:val="21"/>
              </w:rPr>
              <w:instrText>基于</w:instrText>
            </w:r>
            <w:r w:rsidR="00F5422B">
              <w:rPr>
                <w:rFonts w:hint="eastAsia"/>
                <w:color w:val="FF0000"/>
                <w:sz w:val="21"/>
                <w:szCs w:val="21"/>
              </w:rPr>
              <w:instrText>2021</w:instrText>
            </w:r>
            <w:r w:rsidR="00F5422B">
              <w:rPr>
                <w:rFonts w:hint="eastAsia"/>
                <w:color w:val="FF0000"/>
                <w:sz w:val="21"/>
                <w:szCs w:val="21"/>
              </w:rPr>
              <w:instrText>年第七次全国人口普查结果</w:instrText>
            </w:r>
            <w:r w:rsidR="00F5422B">
              <w:rPr>
                <w:rFonts w:hint="eastAsia"/>
                <w:color w:val="FF0000"/>
                <w:sz w:val="21"/>
                <w:szCs w:val="21"/>
              </w:rPr>
              <w:instrText>,</w:instrText>
            </w:r>
            <w:r w:rsidR="00F5422B">
              <w:rPr>
                <w:rFonts w:hint="eastAsia"/>
                <w:color w:val="FF0000"/>
                <w:sz w:val="21"/>
                <w:szCs w:val="21"/>
              </w:rPr>
              <w:instrText>对</w:instrText>
            </w:r>
            <w:r w:rsidR="00F5422B">
              <w:rPr>
                <w:rFonts w:hint="eastAsia"/>
                <w:color w:val="FF0000"/>
                <w:sz w:val="21"/>
                <w:szCs w:val="21"/>
              </w:rPr>
              <w:instrText>32</w:instrText>
            </w:r>
            <w:r w:rsidR="00F5422B">
              <w:rPr>
                <w:rFonts w:hint="eastAsia"/>
                <w:color w:val="FF0000"/>
                <w:sz w:val="21"/>
                <w:szCs w:val="21"/>
              </w:rPr>
              <w:instrText>个省市自治区居民按性别、年龄进行配额抽样</w:instrText>
            </w:r>
            <w:r w:rsidR="00F5422B">
              <w:rPr>
                <w:rFonts w:hint="eastAsia"/>
                <w:color w:val="FF0000"/>
                <w:sz w:val="21"/>
                <w:szCs w:val="21"/>
              </w:rPr>
              <w:instrText>,</w:instrText>
            </w:r>
            <w:r w:rsidR="00F5422B">
              <w:rPr>
                <w:rFonts w:hint="eastAsia"/>
                <w:color w:val="FF0000"/>
                <w:sz w:val="21"/>
                <w:szCs w:val="21"/>
              </w:rPr>
              <w:instrText>使所获得样本的性别、年龄符合中国人口特征。采用广泛性焦虑问卷</w:instrText>
            </w:r>
            <w:r w:rsidR="00F5422B">
              <w:rPr>
                <w:rFonts w:hint="eastAsia"/>
                <w:color w:val="FF0000"/>
                <w:sz w:val="21"/>
                <w:szCs w:val="21"/>
              </w:rPr>
              <w:instrText>-7</w:instrText>
            </w:r>
            <w:r w:rsidR="00F5422B">
              <w:rPr>
                <w:rFonts w:hint="eastAsia"/>
                <w:color w:val="FF0000"/>
                <w:sz w:val="21"/>
                <w:szCs w:val="21"/>
              </w:rPr>
              <w:instrText>、患者健康问卷</w:instrText>
            </w:r>
            <w:r w:rsidR="00F5422B">
              <w:rPr>
                <w:rFonts w:hint="eastAsia"/>
                <w:color w:val="FF0000"/>
                <w:sz w:val="21"/>
                <w:szCs w:val="21"/>
              </w:rPr>
              <w:instrText>-9</w:instrText>
            </w:r>
            <w:r w:rsidR="00F5422B">
              <w:rPr>
                <w:rFonts w:hint="eastAsia"/>
                <w:color w:val="FF0000"/>
                <w:sz w:val="21"/>
                <w:szCs w:val="21"/>
              </w:rPr>
              <w:instrText>分别于</w:instrText>
            </w:r>
            <w:r w:rsidR="00F5422B">
              <w:rPr>
                <w:rFonts w:hint="eastAsia"/>
                <w:color w:val="FF0000"/>
                <w:sz w:val="21"/>
                <w:szCs w:val="21"/>
              </w:rPr>
              <w:instrText>2021</w:instrText>
            </w:r>
            <w:r w:rsidR="00F5422B">
              <w:rPr>
                <w:rFonts w:hint="eastAsia"/>
                <w:color w:val="FF0000"/>
                <w:sz w:val="21"/>
                <w:szCs w:val="21"/>
              </w:rPr>
              <w:instrText>年</w:instrText>
            </w:r>
            <w:r w:rsidR="00F5422B">
              <w:rPr>
                <w:rFonts w:hint="eastAsia"/>
                <w:color w:val="FF0000"/>
                <w:sz w:val="21"/>
                <w:szCs w:val="21"/>
              </w:rPr>
              <w:instrText>(n=11 005)</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n=30 421)</w:instrText>
            </w:r>
            <w:r w:rsidR="00F5422B">
              <w:rPr>
                <w:rFonts w:hint="eastAsia"/>
                <w:color w:val="FF0000"/>
                <w:sz w:val="21"/>
                <w:szCs w:val="21"/>
              </w:rPr>
              <w:instrText>对各省社区居民进行面对面访谈调查。结果</w:instrText>
            </w:r>
            <w:r w:rsidR="00F5422B">
              <w:rPr>
                <w:rFonts w:hint="eastAsia"/>
                <w:color w:val="FF0000"/>
                <w:sz w:val="21"/>
                <w:szCs w:val="21"/>
              </w:rPr>
              <w:instrText>:2021</w:instrText>
            </w:r>
            <w:r w:rsidR="00F5422B">
              <w:rPr>
                <w:rFonts w:hint="eastAsia"/>
                <w:color w:val="FF0000"/>
                <w:sz w:val="21"/>
                <w:szCs w:val="21"/>
              </w:rPr>
              <w:instrText>年抑郁和焦虑症状共患检出率为</w:instrText>
            </w:r>
            <w:r w:rsidR="00F5422B">
              <w:rPr>
                <w:rFonts w:hint="eastAsia"/>
                <w:color w:val="FF0000"/>
                <w:sz w:val="21"/>
                <w:szCs w:val="21"/>
              </w:rPr>
              <w:instrText>10.67%,2022</w:instrText>
            </w:r>
            <w:r w:rsidR="00F5422B">
              <w:rPr>
                <w:rFonts w:hint="eastAsia"/>
                <w:color w:val="FF0000"/>
                <w:sz w:val="21"/>
                <w:szCs w:val="21"/>
              </w:rPr>
              <w:instrText>年为</w:instrText>
            </w:r>
            <w:r w:rsidR="00F5422B">
              <w:rPr>
                <w:rFonts w:hint="eastAsia"/>
                <w:color w:val="FF0000"/>
                <w:sz w:val="21"/>
                <w:szCs w:val="21"/>
              </w:rPr>
              <w:instrText>11.72%;2</w:instrText>
            </w:r>
            <w:r w:rsidR="00F5422B">
              <w:rPr>
                <w:rFonts w:hint="eastAsia"/>
                <w:color w:val="FF0000"/>
                <w:sz w:val="21"/>
                <w:szCs w:val="21"/>
              </w:rPr>
              <w:instrText>年中男性、低龄</w:instrText>
            </w:r>
            <w:r w:rsidR="00F5422B">
              <w:rPr>
                <w:rFonts w:hint="eastAsia"/>
                <w:color w:val="FF0000"/>
                <w:sz w:val="21"/>
                <w:szCs w:val="21"/>
              </w:rPr>
              <w:instrText>(</w:instrText>
            </w:r>
            <w:r w:rsidR="00F5422B">
              <w:rPr>
                <w:rFonts w:hint="eastAsia"/>
                <w:color w:val="FF0000"/>
                <w:sz w:val="21"/>
                <w:szCs w:val="21"/>
              </w:rPr>
              <w:instrText>年龄≤</w:instrText>
            </w:r>
            <w:r w:rsidR="00F5422B">
              <w:rPr>
                <w:rFonts w:hint="eastAsia"/>
                <w:color w:val="FF0000"/>
                <w:sz w:val="21"/>
                <w:szCs w:val="21"/>
              </w:rPr>
              <w:instrText>17</w:instrText>
            </w:r>
            <w:r w:rsidR="00F5422B">
              <w:rPr>
                <w:rFonts w:hint="eastAsia"/>
                <w:color w:val="FF0000"/>
                <w:sz w:val="21"/>
                <w:szCs w:val="21"/>
              </w:rPr>
              <w:instrText>岁</w:instrText>
            </w:r>
            <w:r w:rsidR="00F5422B">
              <w:rPr>
                <w:rFonts w:hint="eastAsia"/>
                <w:color w:val="FF0000"/>
                <w:sz w:val="21"/>
                <w:szCs w:val="21"/>
              </w:rPr>
              <w:instrText>)</w:instrText>
            </w:r>
            <w:r w:rsidR="00F5422B">
              <w:rPr>
                <w:rFonts w:hint="eastAsia"/>
                <w:color w:val="FF0000"/>
                <w:sz w:val="21"/>
                <w:szCs w:val="21"/>
              </w:rPr>
              <w:instrText>、离婚、低</w:instrText>
            </w:r>
            <w:r w:rsidR="00F5422B">
              <w:rPr>
                <w:rFonts w:hint="eastAsia"/>
                <w:color w:val="FF0000"/>
                <w:sz w:val="21"/>
                <w:szCs w:val="21"/>
              </w:rPr>
              <w:instrText>BMI(BMI&lt;18.5kg/m~2)</w:instrText>
            </w:r>
            <w:r w:rsidR="00F5422B">
              <w:rPr>
                <w:rFonts w:hint="eastAsia"/>
                <w:color w:val="FF0000"/>
                <w:sz w:val="21"/>
                <w:szCs w:val="21"/>
              </w:rPr>
              <w:instrText>、高受教育程度</w:instrText>
            </w:r>
            <w:r w:rsidR="00F5422B">
              <w:rPr>
                <w:rFonts w:hint="eastAsia"/>
                <w:color w:val="FF0000"/>
                <w:sz w:val="21"/>
                <w:szCs w:val="21"/>
              </w:rPr>
              <w:instrText>(</w:instrText>
            </w:r>
            <w:r w:rsidR="00F5422B">
              <w:rPr>
                <w:rFonts w:hint="eastAsia"/>
                <w:color w:val="FF0000"/>
                <w:sz w:val="21"/>
                <w:szCs w:val="21"/>
              </w:rPr>
              <w:instrText>研究生</w:instrText>
            </w:r>
            <w:r w:rsidR="00F5422B">
              <w:rPr>
                <w:rFonts w:hint="eastAsia"/>
                <w:color w:val="FF0000"/>
                <w:sz w:val="21"/>
                <w:szCs w:val="21"/>
              </w:rPr>
              <w:instrText>)</w:instrText>
            </w:r>
            <w:r w:rsidR="00F5422B">
              <w:rPr>
                <w:rFonts w:hint="eastAsia"/>
                <w:color w:val="FF0000"/>
                <w:sz w:val="21"/>
                <w:szCs w:val="21"/>
              </w:rPr>
              <w:instrText>、职业为学生、慢性病史居民的抑郁焦虑症状共患比例较高</w:instrText>
            </w:r>
            <w:r w:rsidR="00F5422B">
              <w:rPr>
                <w:rFonts w:hint="eastAsia"/>
                <w:color w:val="FF0000"/>
                <w:sz w:val="21"/>
                <w:szCs w:val="21"/>
              </w:rPr>
              <w:instrText>(</w:instrText>
            </w:r>
            <w:r w:rsidR="00F5422B">
              <w:rPr>
                <w:rFonts w:hint="eastAsia"/>
                <w:color w:val="FF0000"/>
                <w:sz w:val="21"/>
                <w:szCs w:val="21"/>
              </w:rPr>
              <w:instrText>均</w:instrText>
            </w:r>
            <w:r w:rsidR="00F5422B">
              <w:rPr>
                <w:rFonts w:hint="eastAsia"/>
                <w:color w:val="FF0000"/>
                <w:sz w:val="21"/>
                <w:szCs w:val="21"/>
              </w:rPr>
              <w:instrText>P&lt;0.001)</w:instrText>
            </w:r>
            <w:r w:rsidR="00F5422B">
              <w:rPr>
                <w:rFonts w:hint="eastAsia"/>
                <w:color w:val="FF0000"/>
                <w:sz w:val="21"/>
                <w:szCs w:val="21"/>
              </w:rPr>
              <w:instrText>。</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32.06%</w:instrText>
            </w:r>
            <w:r w:rsidR="00F5422B">
              <w:rPr>
                <w:rFonts w:hint="eastAsia"/>
                <w:color w:val="FF0000"/>
                <w:sz w:val="21"/>
                <w:szCs w:val="21"/>
              </w:rPr>
              <w:instrText>的抑郁者伴有焦虑症状</w:instrText>
            </w:r>
            <w:r w:rsidR="00F5422B">
              <w:rPr>
                <w:rFonts w:hint="eastAsia"/>
                <w:color w:val="FF0000"/>
                <w:sz w:val="21"/>
                <w:szCs w:val="21"/>
              </w:rPr>
              <w:instrText>,47.62%</w:instrText>
            </w:r>
            <w:r w:rsidR="00F5422B">
              <w:rPr>
                <w:rFonts w:hint="eastAsia"/>
                <w:color w:val="FF0000"/>
                <w:sz w:val="21"/>
                <w:szCs w:val="21"/>
              </w:rPr>
              <w:instrText>的焦虑者伴有抑郁症状。结论</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w:instrText>
            </w:r>
            <w:r w:rsidR="00F5422B">
              <w:rPr>
                <w:rFonts w:hint="eastAsia"/>
                <w:color w:val="FF0000"/>
                <w:sz w:val="21"/>
                <w:szCs w:val="21"/>
              </w:rPr>
              <w:instrText>居民抑郁焦虑症状共患比例约十分之一</w:instrText>
            </w:r>
            <w:r w:rsidR="00F5422B">
              <w:rPr>
                <w:rFonts w:hint="eastAsia"/>
                <w:color w:val="FF0000"/>
                <w:sz w:val="21"/>
                <w:szCs w:val="21"/>
              </w:rPr>
              <w:instrText>,</w:instrText>
            </w:r>
            <w:r w:rsidR="00F5422B">
              <w:rPr>
                <w:rFonts w:hint="eastAsia"/>
                <w:color w:val="FF0000"/>
                <w:sz w:val="21"/>
                <w:szCs w:val="21"/>
              </w:rPr>
              <w:instrText>近半数焦虑症状患者伴有抑郁症状</w:instrText>
            </w:r>
            <w:r w:rsidR="00F5422B">
              <w:rPr>
                <w:rFonts w:hint="eastAsia"/>
                <w:color w:val="FF0000"/>
                <w:sz w:val="21"/>
                <w:szCs w:val="21"/>
              </w:rPr>
              <w:instrText>,</w:instrText>
            </w:r>
            <w:r w:rsidR="00F5422B">
              <w:rPr>
                <w:rFonts w:hint="eastAsia"/>
                <w:color w:val="FF0000"/>
                <w:sz w:val="21"/>
                <w:szCs w:val="21"/>
              </w:rPr>
              <w:instrText>应该关注抑郁焦虑症状共患状况。</w:instrText>
            </w:r>
            <w:r w:rsidR="00F5422B">
              <w:rPr>
                <w:rFonts w:hint="eastAsia"/>
                <w:color w:val="FF0000"/>
                <w:sz w:val="21"/>
                <w:szCs w:val="21"/>
              </w:rPr>
              <w:instrText>","container-title":"</w:instrText>
            </w:r>
            <w:r w:rsidR="00F5422B">
              <w:rPr>
                <w:rFonts w:hint="eastAsia"/>
                <w:color w:val="FF0000"/>
                <w:sz w:val="21"/>
                <w:szCs w:val="21"/>
              </w:rPr>
              <w:instrText>中国心理卫生杂志</w:instrText>
            </w:r>
            <w:r w:rsidR="00F5422B">
              <w:rPr>
                <w:rFonts w:hint="eastAsia"/>
                <w:color w:val="FF0000"/>
                <w:sz w:val="21"/>
                <w:szCs w:val="21"/>
              </w:rPr>
              <w:instrText>","ISSN":"1000-6729","issue":"12","language":"zh","page":"1023-1030","source":"CNKI","title":"2021</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中国居民抑郁和焦虑症状及其共患的相关因素</w:instrText>
            </w:r>
            <w:r w:rsidR="00F5422B">
              <w:rPr>
                <w:rFonts w:hint="eastAsia"/>
                <w:color w:val="FF0000"/>
                <w:sz w:val="21"/>
                <w:szCs w:val="21"/>
              </w:rPr>
              <w:instrText>","author":[{"literal":"</w:instrText>
            </w:r>
            <w:r w:rsidR="00F5422B">
              <w:rPr>
                <w:rFonts w:hint="eastAsia"/>
                <w:color w:val="FF0000"/>
                <w:sz w:val="21"/>
                <w:szCs w:val="21"/>
              </w:rPr>
              <w:instrText>荣丽敏</w:instrText>
            </w:r>
            <w:r w:rsidR="00F5422B">
              <w:rPr>
                <w:rFonts w:hint="eastAsia"/>
                <w:color w:val="FF0000"/>
                <w:sz w:val="21"/>
                <w:szCs w:val="21"/>
              </w:rPr>
              <w:instrText>"},{"literal":"</w:instrText>
            </w:r>
            <w:r w:rsidR="00F5422B">
              <w:rPr>
                <w:rFonts w:hint="eastAsia"/>
                <w:color w:val="FF0000"/>
                <w:sz w:val="21"/>
                <w:szCs w:val="21"/>
              </w:rPr>
              <w:instrText>郑艺</w:instrText>
            </w:r>
            <w:r w:rsidR="00F5422B">
              <w:rPr>
                <w:rFonts w:hint="eastAsia"/>
                <w:color w:val="FF0000"/>
                <w:sz w:val="21"/>
                <w:szCs w:val="21"/>
              </w:rPr>
              <w:instrText>"},{"literal":"</w:instrText>
            </w:r>
            <w:r w:rsidR="00F5422B">
              <w:rPr>
                <w:rFonts w:hint="eastAsia"/>
                <w:color w:val="FF0000"/>
                <w:sz w:val="21"/>
                <w:szCs w:val="21"/>
              </w:rPr>
              <w:instrText>段熙明</w:instrText>
            </w:r>
            <w:r w:rsidR="00F5422B">
              <w:rPr>
                <w:rFonts w:hint="eastAsia"/>
                <w:color w:val="FF0000"/>
                <w:sz w:val="21"/>
                <w:szCs w:val="21"/>
              </w:rPr>
              <w:instrText>"},{"literal":"</w:instrText>
            </w:r>
            <w:r w:rsidR="00F5422B">
              <w:rPr>
                <w:rFonts w:hint="eastAsia"/>
                <w:color w:val="FF0000"/>
                <w:sz w:val="21"/>
                <w:szCs w:val="21"/>
              </w:rPr>
              <w:instrText>刘彦志</w:instrText>
            </w:r>
            <w:r w:rsidR="00F5422B">
              <w:rPr>
                <w:rFonts w:hint="eastAsia"/>
                <w:color w:val="FF0000"/>
                <w:sz w:val="21"/>
                <w:szCs w:val="21"/>
              </w:rPr>
              <w:instrText>"},{"literal":"</w:instrText>
            </w:r>
            <w:r w:rsidR="00F5422B">
              <w:rPr>
                <w:rFonts w:hint="eastAsia"/>
                <w:color w:val="FF0000"/>
                <w:sz w:val="21"/>
                <w:szCs w:val="21"/>
              </w:rPr>
              <w:instrText>张晓燕</w:instrText>
            </w:r>
            <w:r w:rsidR="00F5422B">
              <w:rPr>
                <w:rFonts w:hint="eastAsia"/>
                <w:color w:val="FF0000"/>
                <w:sz w:val="21"/>
                <w:szCs w:val="21"/>
              </w:rPr>
              <w:instrText>"},{"literal":"</w:instrText>
            </w:r>
            <w:r w:rsidR="00F5422B">
              <w:rPr>
                <w:rFonts w:hint="eastAsia"/>
                <w:color w:val="FF0000"/>
                <w:sz w:val="21"/>
                <w:szCs w:val="21"/>
              </w:rPr>
              <w:instrText>胡瑞宇</w:instrText>
            </w:r>
            <w:r w:rsidR="00F5422B">
              <w:rPr>
                <w:rFonts w:hint="eastAsia"/>
                <w:color w:val="FF0000"/>
                <w:sz w:val="21"/>
                <w:szCs w:val="21"/>
              </w:rPr>
              <w:instrText>"},{"literal":"</w:instrText>
            </w:r>
            <w:r w:rsidR="00F5422B">
              <w:rPr>
                <w:rFonts w:hint="eastAsia"/>
                <w:color w:val="FF0000"/>
                <w:sz w:val="21"/>
                <w:szCs w:val="21"/>
              </w:rPr>
              <w:instrText>朱丽</w:instrText>
            </w:r>
            <w:r w:rsidR="00F5422B">
              <w:rPr>
                <w:rFonts w:hint="eastAsia"/>
                <w:color w:val="FF0000"/>
                <w:sz w:val="21"/>
                <w:szCs w:val="21"/>
              </w:rPr>
              <w:instrText>"},{"literal":"</w:instrText>
            </w:r>
            <w:r w:rsidR="00F5422B">
              <w:rPr>
                <w:rFonts w:hint="eastAsia"/>
                <w:color w:val="FF0000"/>
                <w:sz w:val="21"/>
                <w:szCs w:val="21"/>
              </w:rPr>
              <w:instrText>黄悦勤</w:instrText>
            </w:r>
            <w:r w:rsidR="00F5422B">
              <w:rPr>
                <w:rFonts w:hint="eastAsia"/>
                <w:color w:val="FF0000"/>
                <w:sz w:val="21"/>
                <w:szCs w:val="21"/>
              </w:rPr>
              <w:instrText>"},{"literal":"</w:instrText>
            </w:r>
            <w:r w:rsidR="00F5422B">
              <w:rPr>
                <w:rFonts w:hint="eastAsia"/>
                <w:color w:val="FF0000"/>
                <w:sz w:val="21"/>
                <w:szCs w:val="21"/>
              </w:rPr>
              <w:instrText>吴一波</w:instrText>
            </w:r>
            <w:r w:rsidR="00F5422B">
              <w:rPr>
                <w:rFonts w:hint="eastAsia"/>
                <w:color w:val="FF0000"/>
                <w:sz w:val="21"/>
                <w:szCs w:val="21"/>
              </w:rPr>
              <w:instrText>"},{"literal":"</w:instrText>
            </w:r>
            <w:r w:rsidR="00F5422B">
              <w:rPr>
                <w:rFonts w:hint="eastAsia"/>
                <w:color w:val="FF0000"/>
                <w:sz w:val="21"/>
                <w:szCs w:val="21"/>
              </w:rPr>
              <w:instrText>慕福芹</w:instrText>
            </w:r>
            <w:r w:rsidR="00F5422B">
              <w:rPr>
                <w:rFonts w:hint="eastAsia"/>
                <w:color w:val="FF0000"/>
                <w:sz w:val="21"/>
                <w:szCs w:val="21"/>
              </w:rPr>
              <w:instrText>"},{"literal":"</w:instrText>
            </w:r>
            <w:r w:rsidR="00F5422B">
              <w:rPr>
                <w:rFonts w:hint="eastAsia"/>
                <w:color w:val="FF0000"/>
                <w:sz w:val="21"/>
                <w:szCs w:val="21"/>
              </w:rPr>
              <w:instrText>刘燕</w:instrText>
            </w:r>
            <w:r w:rsidR="00F5422B">
              <w:rPr>
                <w:rFonts w:hint="eastAsia"/>
                <w:color w:val="FF0000"/>
                <w:sz w:val="21"/>
                <w:szCs w:val="21"/>
              </w:rPr>
              <w:instrText xml:space="preserve">"}],"issued":{"date-parts":[["2023"]]}}}],"schema":"https://github.com/citation-style-language/schema/raw/master/csl-citation.json"} </w:instrText>
            </w:r>
            <w:r w:rsidR="003C2718" w:rsidRPr="001267C1">
              <w:rPr>
                <w:color w:val="FF0000"/>
                <w:sz w:val="21"/>
                <w:szCs w:val="21"/>
              </w:rPr>
              <w:fldChar w:fldCharType="separate"/>
            </w:r>
            <w:r w:rsidR="003A2AC4" w:rsidRPr="003A2AC4">
              <w:rPr>
                <w:kern w:val="0"/>
                <w:sz w:val="21"/>
                <w:szCs w:val="24"/>
              </w:rPr>
              <w:t>(</w:t>
            </w:r>
            <w:r w:rsidR="003A2AC4" w:rsidRPr="003A2AC4">
              <w:rPr>
                <w:kern w:val="0"/>
                <w:sz w:val="21"/>
                <w:szCs w:val="24"/>
              </w:rPr>
              <w:t>荣丽敏</w:t>
            </w:r>
            <w:r w:rsidR="003A2AC4" w:rsidRPr="003A2AC4">
              <w:rPr>
                <w:kern w:val="0"/>
                <w:sz w:val="21"/>
                <w:szCs w:val="24"/>
              </w:rPr>
              <w:t xml:space="preserve"> et al. 2023)</w:t>
            </w:r>
            <w:r w:rsidR="003C2718" w:rsidRPr="001267C1">
              <w:rPr>
                <w:color w:val="FF0000"/>
                <w:sz w:val="21"/>
                <w:szCs w:val="21"/>
              </w:rPr>
              <w:fldChar w:fldCharType="end"/>
            </w:r>
          </w:p>
        </w:tc>
        <w:tc>
          <w:tcPr>
            <w:tcW w:w="2070" w:type="dxa"/>
            <w:tcBorders>
              <w:top w:val="nil"/>
              <w:bottom w:val="nil"/>
            </w:tcBorders>
          </w:tcPr>
          <w:p w14:paraId="18337386" w14:textId="015DC8A0" w:rsidR="003C2718" w:rsidRPr="00BE3B76" w:rsidRDefault="003C2718" w:rsidP="000275B6">
            <w:pPr>
              <w:ind w:firstLineChars="0" w:firstLine="0"/>
              <w:rPr>
                <w:sz w:val="21"/>
                <w:szCs w:val="21"/>
              </w:rPr>
            </w:pPr>
            <w:bookmarkStart w:id="137" w:name="OLE_LINK43"/>
            <w:r w:rsidRPr="00BE3B76">
              <w:rPr>
                <w:sz w:val="21"/>
                <w:szCs w:val="21"/>
              </w:rPr>
              <w:t xml:space="preserve">Including 33 provinces in China, </w:t>
            </w:r>
            <w:bookmarkStart w:id="138" w:name="OLE_LINK49"/>
            <w:r w:rsidRPr="00BE3B76">
              <w:rPr>
                <w:sz w:val="21"/>
                <w:szCs w:val="21"/>
              </w:rPr>
              <w:t xml:space="preserve">with a sample size of </w:t>
            </w:r>
            <w:bookmarkEnd w:id="138"/>
            <w:r w:rsidRPr="00BE3B76">
              <w:rPr>
                <w:sz w:val="21"/>
                <w:szCs w:val="21"/>
              </w:rPr>
              <w:t>41426.</w:t>
            </w:r>
            <w:bookmarkEnd w:id="137"/>
          </w:p>
        </w:tc>
        <w:tc>
          <w:tcPr>
            <w:tcW w:w="2161" w:type="dxa"/>
            <w:tcBorders>
              <w:top w:val="nil"/>
              <w:bottom w:val="nil"/>
            </w:tcBorders>
          </w:tcPr>
          <w:p w14:paraId="08E38B90" w14:textId="1A4948BA" w:rsidR="003C2718" w:rsidRPr="00BE3B76" w:rsidRDefault="003C2718" w:rsidP="00705D04">
            <w:pPr>
              <w:ind w:firstLineChars="0" w:firstLine="0"/>
              <w:rPr>
                <w:sz w:val="21"/>
                <w:szCs w:val="21"/>
              </w:rPr>
            </w:pPr>
            <w:bookmarkStart w:id="139"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139"/>
          </w:p>
        </w:tc>
        <w:tc>
          <w:tcPr>
            <w:tcW w:w="1549" w:type="dxa"/>
            <w:tcBorders>
              <w:top w:val="nil"/>
              <w:bottom w:val="nil"/>
            </w:tcBorders>
          </w:tcPr>
          <w:p w14:paraId="3F223BC2" w14:textId="12E0A342" w:rsidR="003C2718" w:rsidRPr="00D23983" w:rsidRDefault="00530B22" w:rsidP="00705D04">
            <w:pPr>
              <w:ind w:firstLineChars="0" w:firstLine="0"/>
              <w:rPr>
                <w:color w:val="FF0000"/>
                <w:sz w:val="21"/>
                <w:szCs w:val="21"/>
              </w:rPr>
            </w:pPr>
            <w:r w:rsidRPr="00D23983">
              <w:rPr>
                <w:color w:val="FF0000"/>
                <w:sz w:val="21"/>
                <w:szCs w:val="21"/>
              </w:rPr>
              <w:t>The age groups include under 17, 18-59, and over 60</w:t>
            </w:r>
          </w:p>
        </w:tc>
      </w:tr>
      <w:tr w:rsidR="003C2718" w:rsidRPr="00C32C1B" w14:paraId="5F9F4112" w14:textId="1F5B6462" w:rsidTr="003C2718">
        <w:tc>
          <w:tcPr>
            <w:tcW w:w="2532" w:type="dxa"/>
            <w:tcBorders>
              <w:top w:val="nil"/>
              <w:bottom w:val="nil"/>
            </w:tcBorders>
          </w:tcPr>
          <w:p w14:paraId="66D8839D" w14:textId="445B8E96" w:rsidR="003C2718" w:rsidRPr="001267C1" w:rsidRDefault="001A5278" w:rsidP="00E64B55">
            <w:pPr>
              <w:ind w:firstLineChars="0" w:firstLine="0"/>
              <w:rPr>
                <w:color w:val="FF0000"/>
                <w:sz w:val="21"/>
                <w:szCs w:val="21"/>
              </w:rPr>
            </w:pPr>
            <w:r w:rsidRPr="001267C1">
              <w:rPr>
                <w:color w:val="FF0000"/>
                <w:sz w:val="21"/>
                <w:szCs w:val="21"/>
              </w:rPr>
              <w:t xml:space="preserve">China Mental Health Survey </w:t>
            </w:r>
            <w:r w:rsidR="003C2718" w:rsidRPr="001267C1">
              <w:rPr>
                <w:color w:val="FF0000"/>
                <w:sz w:val="21"/>
                <w:szCs w:val="21"/>
              </w:rPr>
              <w:fldChar w:fldCharType="begin"/>
            </w:r>
            <w:r w:rsidR="003A2AC4">
              <w:rPr>
                <w:color w:val="FF0000"/>
                <w:sz w:val="21"/>
                <w:szCs w:val="21"/>
              </w:rPr>
              <w:instrText xml:space="preserve"> ADDIN ZOTERO_ITEM CSL_CITATION {"citationID":"VfIuzK0L","properties":{"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003C2718" w:rsidRPr="001267C1">
              <w:rPr>
                <w:color w:val="FF0000"/>
                <w:sz w:val="21"/>
                <w:szCs w:val="21"/>
              </w:rPr>
              <w:fldChar w:fldCharType="separate"/>
            </w:r>
            <w:r w:rsidR="003A2AC4" w:rsidRPr="003A2AC4">
              <w:rPr>
                <w:sz w:val="21"/>
              </w:rPr>
              <w:t>(Lu et al. 2021)</w:t>
            </w:r>
            <w:r w:rsidR="003C2718" w:rsidRPr="001267C1">
              <w:rPr>
                <w:color w:val="FF0000"/>
                <w:sz w:val="21"/>
                <w:szCs w:val="21"/>
              </w:rPr>
              <w:fldChar w:fldCharType="end"/>
            </w:r>
          </w:p>
          <w:p w14:paraId="7C13E157" w14:textId="77777777" w:rsidR="003C2718" w:rsidRPr="001267C1" w:rsidRDefault="003C2718" w:rsidP="00705D04">
            <w:pPr>
              <w:autoSpaceDE w:val="0"/>
              <w:autoSpaceDN w:val="0"/>
              <w:adjustRightInd w:val="0"/>
              <w:spacing w:line="400" w:lineRule="exact"/>
              <w:ind w:firstLineChars="0" w:firstLine="605"/>
              <w:rPr>
                <w:color w:val="FF0000"/>
                <w:kern w:val="0"/>
                <w:sz w:val="21"/>
                <w:szCs w:val="21"/>
              </w:rPr>
            </w:pPr>
          </w:p>
        </w:tc>
        <w:tc>
          <w:tcPr>
            <w:tcW w:w="2070" w:type="dxa"/>
            <w:tcBorders>
              <w:top w:val="nil"/>
              <w:bottom w:val="nil"/>
            </w:tcBorders>
          </w:tcPr>
          <w:p w14:paraId="21B8B055" w14:textId="0A94967C" w:rsidR="003C2718" w:rsidRPr="00BE3B76" w:rsidRDefault="003C2718" w:rsidP="00705D04">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45516BBE" w14:textId="1999FE67" w:rsidR="003C2718" w:rsidRPr="00BE3B76" w:rsidRDefault="003C2718" w:rsidP="00705D04">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1026D474" w14:textId="72388233" w:rsidR="003C2718" w:rsidRPr="00D23983" w:rsidRDefault="00986250" w:rsidP="00705D04">
            <w:pPr>
              <w:ind w:firstLineChars="0" w:firstLine="0"/>
              <w:rPr>
                <w:color w:val="FF0000"/>
                <w:sz w:val="21"/>
                <w:szCs w:val="21"/>
              </w:rPr>
            </w:pPr>
            <w:r w:rsidRPr="00D23983">
              <w:rPr>
                <w:color w:val="FF0000"/>
                <w:sz w:val="21"/>
                <w:szCs w:val="21"/>
              </w:rPr>
              <w:t>Above 18 years old</w:t>
            </w:r>
          </w:p>
        </w:tc>
      </w:tr>
      <w:tr w:rsidR="003C2718" w:rsidRPr="00C32C1B" w14:paraId="4B57C585" w14:textId="3CB1193E" w:rsidTr="003C2718">
        <w:tc>
          <w:tcPr>
            <w:tcW w:w="2532" w:type="dxa"/>
            <w:tcBorders>
              <w:top w:val="nil"/>
              <w:bottom w:val="nil"/>
            </w:tcBorders>
          </w:tcPr>
          <w:p w14:paraId="47F893B0" w14:textId="553541AE" w:rsidR="003C2718" w:rsidRPr="001267C1" w:rsidRDefault="001267C1" w:rsidP="00E64B55">
            <w:pPr>
              <w:ind w:firstLineChars="0" w:firstLine="0"/>
              <w:rPr>
                <w:color w:val="FF0000"/>
                <w:sz w:val="21"/>
                <w:szCs w:val="21"/>
              </w:rPr>
            </w:pPr>
            <w:bookmarkStart w:id="140" w:name="OLE_LINK17"/>
            <w:r w:rsidRPr="001267C1">
              <w:rPr>
                <w:color w:val="FF0000"/>
                <w:sz w:val="21"/>
                <w:szCs w:val="21"/>
              </w:rPr>
              <w:t>China Family Panel Stud</w:t>
            </w:r>
            <w:r>
              <w:rPr>
                <w:rFonts w:hint="eastAsia"/>
                <w:color w:val="FF0000"/>
                <w:sz w:val="21"/>
                <w:szCs w:val="21"/>
              </w:rPr>
              <w:t>y</w:t>
            </w:r>
            <w:r w:rsidRPr="001267C1">
              <w:rPr>
                <w:color w:val="FF0000"/>
                <w:sz w:val="21"/>
                <w:szCs w:val="21"/>
              </w:rPr>
              <w:t xml:space="preserve"> </w:t>
            </w:r>
            <w:bookmarkEnd w:id="140"/>
            <w:r w:rsidR="003A2AC4" w:rsidRPr="003A2AC4">
              <w:fldChar w:fldCharType="begin"/>
            </w:r>
            <w:r w:rsidR="003A2AC4">
              <w:instrText xml:space="preserve"> ADDIN ZOTERO_ITEM CSL_CITATION {"citationID":"9s9V93lC","properties":{"formattedCitation":"(XIE Yu et al. 2014)","plainCitation":"(XIE Yu et al.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003A2AC4" w:rsidRPr="003A2AC4">
              <w:fldChar w:fldCharType="separate"/>
            </w:r>
            <w:r w:rsidR="003A2AC4" w:rsidRPr="003A2AC4">
              <w:t>(XIE Yu et al. 2014)</w:t>
            </w:r>
            <w:r w:rsidR="003A2AC4" w:rsidRPr="003A2AC4">
              <w:fldChar w:fldCharType="end"/>
            </w:r>
          </w:p>
        </w:tc>
        <w:tc>
          <w:tcPr>
            <w:tcW w:w="2070" w:type="dxa"/>
            <w:tcBorders>
              <w:top w:val="nil"/>
              <w:bottom w:val="nil"/>
            </w:tcBorders>
          </w:tcPr>
          <w:p w14:paraId="2646B1A3" w14:textId="42D5CB4B" w:rsidR="003C2718" w:rsidRPr="00BE3B76" w:rsidRDefault="003C2718" w:rsidP="00BE3B76">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011986DF" w14:textId="4619499F" w:rsidR="003C2718" w:rsidRPr="00BE3B76" w:rsidRDefault="00986250" w:rsidP="00705D04">
            <w:pPr>
              <w:ind w:firstLineChars="0" w:firstLine="0"/>
              <w:rPr>
                <w:sz w:val="21"/>
                <w:szCs w:val="21"/>
              </w:rPr>
            </w:pPr>
            <w:bookmarkStart w:id="141"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w:t>
            </w:r>
            <w:bookmarkEnd w:id="141"/>
            <w:r>
              <w:rPr>
                <w:sz w:val="21"/>
                <w:szCs w:val="21"/>
              </w:rPr>
              <w:t>)</w:t>
            </w:r>
          </w:p>
        </w:tc>
        <w:tc>
          <w:tcPr>
            <w:tcW w:w="1549" w:type="dxa"/>
            <w:tcBorders>
              <w:top w:val="nil"/>
              <w:bottom w:val="nil"/>
            </w:tcBorders>
          </w:tcPr>
          <w:p w14:paraId="712234B7" w14:textId="56D05F30" w:rsidR="003C2718" w:rsidRPr="00D23983" w:rsidRDefault="00986250" w:rsidP="00705D04">
            <w:pPr>
              <w:ind w:firstLineChars="0" w:firstLine="0"/>
              <w:rPr>
                <w:color w:val="FF0000"/>
                <w:sz w:val="21"/>
                <w:szCs w:val="21"/>
              </w:rPr>
            </w:pPr>
            <w:r w:rsidRPr="00D23983">
              <w:rPr>
                <w:rFonts w:hint="eastAsia"/>
                <w:color w:val="FF0000"/>
                <w:sz w:val="21"/>
                <w:szCs w:val="21"/>
              </w:rPr>
              <w:t>0</w:t>
            </w:r>
            <w:r w:rsidR="00D23983">
              <w:rPr>
                <w:color w:val="FF0000"/>
                <w:sz w:val="21"/>
                <w:szCs w:val="21"/>
              </w:rPr>
              <w:t xml:space="preserve"> to </w:t>
            </w:r>
            <w:r w:rsidRPr="00D23983">
              <w:rPr>
                <w:color w:val="FF0000"/>
                <w:sz w:val="21"/>
                <w:szCs w:val="21"/>
              </w:rPr>
              <w:t>94</w:t>
            </w:r>
            <w:r w:rsidR="00D23983" w:rsidRPr="00D23983">
              <w:rPr>
                <w:color w:val="FF0000"/>
                <w:sz w:val="21"/>
                <w:szCs w:val="21"/>
              </w:rPr>
              <w:t xml:space="preserve"> years old</w:t>
            </w:r>
          </w:p>
        </w:tc>
      </w:tr>
      <w:tr w:rsidR="003C2718" w:rsidRPr="00C32C1B" w14:paraId="04521738" w14:textId="1FD495D9" w:rsidTr="00986250">
        <w:tc>
          <w:tcPr>
            <w:tcW w:w="2532" w:type="dxa"/>
            <w:tcBorders>
              <w:top w:val="nil"/>
              <w:bottom w:val="single" w:sz="12" w:space="0" w:color="auto"/>
            </w:tcBorders>
          </w:tcPr>
          <w:p w14:paraId="5C8FD6E9" w14:textId="77777777" w:rsidR="001A5278" w:rsidRPr="001267C1" w:rsidRDefault="001A527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t>Chinese depression and anxiety symptoms</w:t>
            </w:r>
          </w:p>
          <w:p w14:paraId="3173AB94" w14:textId="6DC098C9" w:rsidR="003C2718" w:rsidRPr="001267C1" w:rsidRDefault="003C271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fldChar w:fldCharType="begin"/>
            </w:r>
            <w:r w:rsidR="003A2AC4">
              <w:rPr>
                <w:color w:val="FF0000"/>
                <w:kern w:val="0"/>
                <w:sz w:val="21"/>
                <w:szCs w:val="21"/>
              </w:rPr>
              <w:instrText xml:space="preserve"> ADDIN ZOTERO_ITEM CSL_CITATION {"citationID":"lvCEdlr4","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he</w:instrText>
            </w:r>
            <w:r w:rsidR="003A2AC4">
              <w:rPr>
                <w:rFonts w:hint="eastAsia"/>
                <w:color w:val="FF0000"/>
                <w:kern w:val="0"/>
                <w:sz w:val="21"/>
                <w:szCs w:val="21"/>
              </w:rPr>
              <w:instrText xml:space="preserve"> data from </w:instrText>
            </w:r>
            <w:r w:rsidR="003A2AC4">
              <w:rPr>
                <w:rFonts w:hint="eastAsia"/>
                <w:color w:val="FF0000"/>
                <w:kern w:val="0"/>
                <w:sz w:val="21"/>
                <w:szCs w:val="21"/>
              </w:rPr>
              <w:instrText>“</w:instrText>
            </w:r>
            <w:r w:rsidR="003A2AC4">
              <w:rPr>
                <w:rFonts w:hint="eastAsia"/>
                <w:color w:val="FF0000"/>
                <w:kern w:val="0"/>
                <w:sz w:val="21"/>
                <w:szCs w:val="21"/>
              </w:rPr>
              <w:instrText>the Seventh National Population Census in 2021</w:instrText>
            </w:r>
            <w:r w:rsidR="003A2AC4">
              <w:rPr>
                <w:rFonts w:hint="eastAsia"/>
                <w:color w:val="FF0000"/>
                <w:kern w:val="0"/>
                <w:sz w:val="21"/>
                <w:szCs w:val="21"/>
              </w:rPr>
              <w:instrText>′′</w:instrText>
            </w:r>
            <w:r w:rsidR="003A2AC4">
              <w:rPr>
                <w:rFonts w:hint="eastAsia"/>
                <w:color w:val="FF0000"/>
                <w:kern w:val="0"/>
                <w:sz w:val="21"/>
                <w:szCs w:val="21"/>
              </w:rPr>
              <w:instrText>, quota sampling was con</w:instrText>
            </w:r>
            <w:r w:rsidR="003A2AC4">
              <w:rPr>
                <w:rFonts w:hint="eastAsia"/>
                <w:color w:val="FF0000"/>
                <w:kern w:val="0"/>
                <w:sz w:val="21"/>
                <w:szCs w:val="21"/>
              </w:rPr>
              <w:instrText>­</w:instrText>
            </w:r>
            <w:r w:rsidR="003A2AC4">
              <w:rPr>
                <w:rFonts w:hint="eastAsia"/>
                <w:color w:val="FF0000"/>
                <w:kern w:val="0"/>
                <w:sz w:val="21"/>
                <w:szCs w:val="21"/>
              </w:rPr>
              <w:instrText xml:space="preserve"> ducted on the residents of these cities to obtain samples that conformed to population charac</w:instrText>
            </w:r>
            <w:r w:rsidR="003A2AC4">
              <w:rPr>
                <w:rFonts w:hint="eastAsia"/>
                <w:color w:val="FF0000"/>
                <w:kern w:val="0"/>
                <w:sz w:val="21"/>
                <w:szCs w:val="21"/>
              </w:rPr>
              <w:instrText>­</w:instrText>
            </w:r>
            <w:r w:rsidR="003A2AC4">
              <w:rPr>
                <w:rFonts w:hint="eastAsia"/>
                <w:color w:val="FF0000"/>
                <w:kern w:val="0"/>
                <w:sz w:val="21"/>
                <w:szCs w:val="21"/>
              </w:rPr>
              <w:instrText xml:space="preserve"> teristics. Next, baseline information on research objects was collected, a</w:instrText>
            </w:r>
            <w:r w:rsidR="003A2AC4">
              <w:rPr>
                <w:color w:val="FF0000"/>
                <w:kern w:val="0"/>
                <w:sz w:val="21"/>
                <w:szCs w:val="21"/>
              </w:rPr>
              <w:instrText xml:space="preserve">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1267C1">
              <w:rPr>
                <w:color w:val="FF0000"/>
                <w:kern w:val="0"/>
                <w:sz w:val="21"/>
                <w:szCs w:val="21"/>
              </w:rPr>
              <w:fldChar w:fldCharType="separate"/>
            </w:r>
            <w:r w:rsidR="003A2AC4" w:rsidRPr="003A2AC4">
              <w:rPr>
                <w:sz w:val="21"/>
              </w:rPr>
              <w:t>(Kong et al. 2023)</w:t>
            </w:r>
            <w:r w:rsidRPr="001267C1">
              <w:rPr>
                <w:color w:val="FF0000"/>
                <w:kern w:val="0"/>
                <w:sz w:val="21"/>
                <w:szCs w:val="21"/>
              </w:rPr>
              <w:fldChar w:fldCharType="end"/>
            </w:r>
          </w:p>
        </w:tc>
        <w:tc>
          <w:tcPr>
            <w:tcW w:w="2070" w:type="dxa"/>
            <w:tcBorders>
              <w:top w:val="nil"/>
              <w:bottom w:val="single" w:sz="12" w:space="0" w:color="auto"/>
            </w:tcBorders>
          </w:tcPr>
          <w:p w14:paraId="3D8A257B" w14:textId="4B606263" w:rsidR="003C2718" w:rsidRPr="00BE3B76" w:rsidRDefault="003C2718" w:rsidP="00D118C4">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77CCBBEB" w14:textId="249C4072" w:rsidR="003C2718" w:rsidRPr="00BE3B76" w:rsidRDefault="003C2718"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398565BF" w14:textId="6E4F89C4" w:rsidR="003C2718" w:rsidRPr="00D23983" w:rsidRDefault="00530B22" w:rsidP="00D118C4">
            <w:pPr>
              <w:ind w:firstLineChars="0" w:firstLine="0"/>
              <w:rPr>
                <w:color w:val="FF0000"/>
                <w:sz w:val="21"/>
                <w:szCs w:val="21"/>
              </w:rPr>
            </w:pPr>
            <w:r w:rsidRPr="00D23983">
              <w:rPr>
                <w:color w:val="FF0000"/>
                <w:sz w:val="21"/>
                <w:szCs w:val="21"/>
              </w:rPr>
              <w:t>Above 12 years old</w:t>
            </w:r>
          </w:p>
        </w:tc>
      </w:tr>
    </w:tbl>
    <w:p w14:paraId="0E83BD99" w14:textId="77777777" w:rsidR="00657C9B" w:rsidRDefault="00657C9B" w:rsidP="00657C9B">
      <w:pPr>
        <w:ind w:firstLineChars="0" w:firstLine="0"/>
        <w:rPr>
          <w:rFonts w:ascii="SimSun" w:hAnsi="SimSun" w:cs="SimSun"/>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142" w:name="OLE_LINK9"/>
      <w:r>
        <w:rPr>
          <w:rFonts w:ascii="SimSun" w:hAnsi="SimSun" w:cs="SimSun" w:hint="eastAsia"/>
          <w:szCs w:val="24"/>
        </w:rPr>
        <w:t>但作为解决抑郁问题第一步的测量与诊断问题，目前较为忽视，</w:t>
      </w:r>
      <w:bookmarkEnd w:id="142"/>
      <w:r>
        <w:rPr>
          <w:rFonts w:ascii="SimSun" w:hAnsi="SimSun" w:cs="SimSun" w:hint="eastAsia"/>
          <w:szCs w:val="24"/>
        </w:rPr>
        <w:t>列举Fried的工作。</w:t>
      </w:r>
      <w:r w:rsidRPr="00AC66A1">
        <w:rPr>
          <w:rFonts w:ascii="SimSun" w:hAnsi="SimSun" w:cs="SimSun" w:hint="eastAsia"/>
          <w:szCs w:val="24"/>
        </w:rPr>
        <w:t>不同抑郁问题可能在测量不同的内容。</w:t>
      </w:r>
      <w:r w:rsidRPr="00AC66A1">
        <w:rPr>
          <w:rFonts w:hint="eastAsia"/>
          <w:szCs w:val="24"/>
        </w:rPr>
        <w:t>Fried</w:t>
      </w:r>
      <w:r w:rsidRPr="00AC66A1">
        <w:rPr>
          <w:rFonts w:ascii="SimSun" w:hAnsi="SimSun" w:cs="SimSun" w:hint="eastAsia"/>
          <w:szCs w:val="24"/>
        </w:rPr>
        <w:t>（</w:t>
      </w:r>
      <w:r w:rsidRPr="00AC66A1">
        <w:rPr>
          <w:rFonts w:hint="eastAsia"/>
          <w:szCs w:val="24"/>
        </w:rPr>
        <w:t>2017</w:t>
      </w:r>
      <w:r w:rsidRPr="00AC66A1">
        <w:rPr>
          <w:rFonts w:ascii="SimSun" w:hAnsi="SimSun" w:cs="SimSun" w:hint="eastAsia"/>
          <w:szCs w:val="24"/>
        </w:rPr>
        <w:t>年）的研究表明，不同的抑郁量表不能互相替代使用，这给抑郁研究带来了挑战。</w:t>
      </w:r>
      <w:r w:rsidRPr="00AC66A1">
        <w:rPr>
          <w:szCs w:val="24"/>
        </w:rPr>
        <w:t>]</w:t>
      </w:r>
    </w:p>
    <w:p w14:paraId="4146287D" w14:textId="4EF615F2" w:rsidR="00FF5BA0" w:rsidRPr="0040767F" w:rsidRDefault="00AE5226" w:rsidP="00F413AF">
      <w:pPr>
        <w:ind w:firstLine="480"/>
        <w:rPr>
          <w:rFonts w:ascii="SimSun" w:hAnsi="SimSun" w:cs="SimSun"/>
          <w:szCs w:val="24"/>
        </w:rPr>
      </w:pPr>
      <w:bookmarkStart w:id="143" w:name="OLE_LINK10"/>
      <w:r>
        <w:t>The performance of</w:t>
      </w:r>
      <w:r w:rsidR="00FF5BA0">
        <w:t xml:space="preserve"> </w:t>
      </w:r>
      <w:r>
        <w:t xml:space="preserve">these widely used self-report </w:t>
      </w:r>
      <w:r w:rsidR="003A2AC4" w:rsidRPr="003A2AC4">
        <w:t>instruments</w:t>
      </w:r>
      <w:r w:rsidR="003A2AC4">
        <w:t>,</w:t>
      </w:r>
      <w:r>
        <w:t xml:space="preserve"> however, are </w:t>
      </w:r>
      <w:del w:id="144" w:author="Hu Chuan-Peng" w:date="2024-01-11T20:58:00Z">
        <w:r w:rsidDel="009C2394">
          <w:lastRenderedPageBreak/>
          <w:delText xml:space="preserve">largely </w:delText>
        </w:r>
      </w:del>
      <w:ins w:id="145" w:author="Hu Chuan-Peng" w:date="2024-01-11T21:32:00Z">
        <w:r w:rsidR="0095577A">
          <w:t xml:space="preserve">criticized for </w:t>
        </w:r>
      </w:ins>
      <w:commentRangeStart w:id="146"/>
      <w:ins w:id="147" w:author="Hu Chuan-Peng" w:date="2024-01-11T20:58:00Z">
        <w:r w:rsidR="009C2394">
          <w:t xml:space="preserve">methodological </w:t>
        </w:r>
      </w:ins>
      <w:ins w:id="148" w:author="Hu Chuan-Peng" w:date="2024-01-11T21:32:00Z">
        <w:r w:rsidR="0095577A">
          <w:t xml:space="preserve">reasons </w:t>
        </w:r>
        <w:commentRangeEnd w:id="146"/>
        <w:r w:rsidR="0095577A">
          <w:rPr>
            <w:rStyle w:val="CommentReference"/>
          </w:rPr>
          <w:commentReference w:id="146"/>
        </w:r>
      </w:ins>
      <w:del w:id="149" w:author="Hu Chuan-Peng" w:date="2024-01-11T20:58:00Z">
        <w:r w:rsidDel="009C2394">
          <w:delText>ignored</w:delText>
        </w:r>
      </w:del>
      <w:del w:id="150" w:author="Hu Chuan-Peng" w:date="2024-01-11T21:32:00Z">
        <w:r w:rsidR="003A2AC4" w:rsidDel="0095577A">
          <w:delText xml:space="preserve"> </w:delText>
        </w:r>
        <w:commentRangeStart w:id="151"/>
        <w:commentRangeEnd w:id="151"/>
        <w:r w:rsidR="00F06A71" w:rsidDel="0095577A">
          <w:rPr>
            <w:rStyle w:val="CommentReference"/>
          </w:rPr>
          <w:commentReference w:id="151"/>
        </w:r>
      </w:del>
      <w:r w:rsidR="005512E5">
        <w:fldChar w:fldCharType="begin"/>
      </w:r>
      <w:r w:rsidR="003A2AC4">
        <w:instrText xml:space="preserve"> ADDIN ZOTERO_ITEM CSL_CITATION {"citationID":"pmYMzEsj","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Fried et al. 2022)</w:t>
      </w:r>
      <w:r w:rsidR="005512E5">
        <w:fldChar w:fldCharType="end"/>
      </w:r>
      <w:r w:rsidR="005512E5">
        <w:t xml:space="preserve">. </w:t>
      </w:r>
      <w:r>
        <w:t>With many existing instrument</w:t>
      </w:r>
      <w:r w:rsidR="003A2AC4">
        <w:t>s</w:t>
      </w:r>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143"/>
      <w:r w:rsidR="005512E5">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3A2AC4">
        <w:instrText xml:space="preserve"> ADDIN ZOTERO_ITEM CSL_CITATION {"citationID":"va4GNwPS","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w:instrText>
      </w:r>
      <w:r w:rsidR="003A2AC4">
        <w:rPr>
          <w:rFonts w:hint="eastAsia"/>
        </w:rPr>
        <w:instrText>[["2022",5,1]]}},"label":"page"},{"id":14,"uris":["http://zotero.org/users/local/eoP0LvSC/items/VDAXUCB4"],"itemData":{"id":14,"type":"article-journal","abstract":"</w:instrText>
      </w:r>
      <w:r w:rsidR="003A2AC4">
        <w:rPr>
          <w:rFonts w:hint="eastAsia"/>
        </w:rPr>
        <w:instrText>我国高中生心理健康问题的检出率亟需关注</w:instrText>
      </w:r>
      <w:r w:rsidR="003A2AC4">
        <w:rPr>
          <w:rFonts w:hint="eastAsia"/>
        </w:rPr>
        <w:instrText xml:space="preserve">, </w:instrText>
      </w:r>
      <w:r w:rsidR="003A2AC4">
        <w:rPr>
          <w:rFonts w:hint="eastAsia"/>
        </w:rPr>
        <w:instrText>许多研究对此进行了</w:instrText>
      </w:r>
      <w:r w:rsidR="003A2AC4">
        <w:rPr>
          <w:rFonts w:hint="eastAsia"/>
        </w:rPr>
        <w:instrText>...","container-title":"Advances in Psychological Science","D</w:instrText>
      </w:r>
      <w:r w:rsidR="003A2AC4">
        <w:instrText xml:space="preserve">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3A2AC4" w:rsidRPr="003A2AC4">
        <w:t xml:space="preserve">(Huang et al. 2022; </w:t>
      </w:r>
      <w:r w:rsidR="003A2AC4" w:rsidRPr="009C2394">
        <w:rPr>
          <w:highlight w:val="yellow"/>
          <w:rPrChange w:id="152" w:author="Hu Chuan-Peng" w:date="2024-01-11T20:59:00Z">
            <w:rPr/>
          </w:rPrChange>
        </w:rPr>
        <w:t>YU Xiaoqi</w:t>
      </w:r>
      <w:r w:rsidR="003A2AC4" w:rsidRPr="003A2AC4">
        <w:t xml:space="preserve"> et al. 2022; Zhang et al. 2022)</w:t>
      </w:r>
      <w:r w:rsidR="00DC3454">
        <w:fldChar w:fldCharType="end"/>
      </w:r>
      <w:r w:rsidR="00DC3454" w:rsidRPr="00EF47D8">
        <w:t>.</w:t>
      </w:r>
      <w:r w:rsidR="00F74BA3">
        <w:t xml:space="preserve">These findings </w:t>
      </w:r>
      <w:del w:id="153" w:author="Hu Chuan-Peng" w:date="2024-01-11T20:59:00Z">
        <w:r w:rsidR="00F74BA3" w:rsidDel="009C2394">
          <w:delText>suggest more</w:delText>
        </w:r>
      </w:del>
      <w:ins w:id="154" w:author="Hu Chuan-Peng" w:date="2024-01-11T20:59:00Z">
        <w:r w:rsidR="009C2394">
          <w:t>called for</w:t>
        </w:r>
      </w:ins>
      <w:r w:rsidR="00F74BA3">
        <w:t xml:space="preserve"> attention </w:t>
      </w:r>
      <w:del w:id="155" w:author="Hu Chuan-Peng" w:date="2024-01-11T20:59:00Z">
        <w:r w:rsidR="00F74BA3" w:rsidDel="009C2394">
          <w:delText>are needed for the</w:delText>
        </w:r>
      </w:del>
      <w:ins w:id="156" w:author="Hu Chuan-Peng" w:date="2024-01-11T20:59:00Z">
        <w:r w:rsidR="009C2394">
          <w:t>to the tools that used for screen</w:t>
        </w:r>
      </w:ins>
      <w:ins w:id="157" w:author="Hu Chuan-Peng" w:date="2024-01-11T21:00:00Z">
        <w:r w:rsidR="009C2394">
          <w:t>ing depression among children, adolesents, and young adults</w:t>
        </w:r>
      </w:ins>
      <w:del w:id="158" w:author="Hu Chuan-Peng" w:date="2024-01-11T21:00:00Z">
        <w:r w:rsidR="00F74BA3" w:rsidDel="009C2394">
          <w:delText xml:space="preserve"> performance measurement of depression</w:delText>
        </w:r>
      </w:del>
      <w:r w:rsidR="00F74BA3">
        <w:t>.</w:t>
      </w:r>
    </w:p>
    <w:p w14:paraId="08A6CECE" w14:textId="77777777" w:rsidR="00FC1EED" w:rsidRDefault="00FC1EED" w:rsidP="00FC1EED">
      <w:pPr>
        <w:ind w:firstLineChars="0" w:firstLine="0"/>
        <w:rPr>
          <w:szCs w:val="24"/>
        </w:rPr>
      </w:pPr>
      <w:bookmarkStart w:id="159" w:name="OLE_LINK5"/>
      <w:r w:rsidRPr="00AC66A1">
        <w:rPr>
          <w:szCs w:val="24"/>
        </w:rPr>
        <w:t>[</w:t>
      </w:r>
      <w:bookmarkStart w:id="160" w:name="OLE_LINK11"/>
      <w:r>
        <w:rPr>
          <w:rFonts w:ascii="SimSun" w:hAnsi="SimSun" w:cs="SimSun" w:hint="eastAsia"/>
          <w:szCs w:val="24"/>
        </w:rPr>
        <w:t>在中国，同样存在着</w:t>
      </w:r>
      <w:r w:rsidRPr="00AC66A1">
        <w:rPr>
          <w:rFonts w:ascii="SimSun" w:hAnsi="SimSun" w:cs="SimSun" w:hint="eastAsia"/>
          <w:szCs w:val="24"/>
        </w:rPr>
        <w:t>抑郁自评量表数量繁多，被广泛使用的量表也不在少数，有潜在的重大影响</w:t>
      </w:r>
      <w:bookmarkEnd w:id="160"/>
      <w:r w:rsidRPr="00AC66A1">
        <w:rPr>
          <w:rFonts w:ascii="SimSun" w:hAnsi="SimSun" w:cs="SimSun" w:hint="eastAsia"/>
          <w:szCs w:val="24"/>
        </w:rPr>
        <w:t>（如影响到心理健康问题的检出率）。</w:t>
      </w:r>
      <w:r w:rsidRPr="00AC66A1">
        <w:rPr>
          <w:szCs w:val="24"/>
        </w:rPr>
        <w:t>]</w:t>
      </w:r>
    </w:p>
    <w:p w14:paraId="2092A97F" w14:textId="25392834" w:rsidR="00FC1EED" w:rsidRDefault="00F74BA3" w:rsidP="00DC3454">
      <w:pPr>
        <w:ind w:firstLine="480"/>
        <w:rPr>
          <w:szCs w:val="24"/>
        </w:rPr>
      </w:pPr>
      <w:bookmarkStart w:id="161" w:name="OLE_LINK13"/>
      <w:del w:id="162" w:author="Hu Chuan-Peng" w:date="2024-01-11T21:00:00Z">
        <w:r w:rsidDel="009C2394">
          <w:delText>Given importance of depression i</w:delText>
        </w:r>
        <w:r w:rsidR="00F413AF" w:rsidRPr="00F413AF" w:rsidDel="009C2394">
          <w:delText xml:space="preserve">n </w:delText>
        </w:r>
        <w:r w:rsidR="00CF51A2" w:rsidDel="009C2394">
          <w:delText>among Chinese children, adolescents, and young adults</w:delText>
        </w:r>
        <w:r w:rsidR="00F413AF" w:rsidRPr="00F413AF" w:rsidDel="009C2394">
          <w:delText xml:space="preserve">, </w:delText>
        </w:r>
        <w:r w:rsidDel="009C2394">
          <w:delText xml:space="preserve">it is also urgent to evaluate the existing self-report scales </w:delText>
        </w:r>
        <w:r w:rsidR="00522B52" w:rsidDel="009C2394">
          <w:delText>that has been used for measuring depression among these populations</w:delText>
        </w:r>
        <w:r w:rsidR="00DC3454" w:rsidDel="009C2394">
          <w:delText>.</w:delText>
        </w:r>
        <w:r w:rsidR="00522B52" w:rsidDel="009C2394">
          <w:delText xml:space="preserve"> However, few studies paid attention to the heterogeneity across different scales.</w:delText>
        </w:r>
        <w:r w:rsidDel="009C2394">
          <w:delText xml:space="preserve"> </w:delText>
        </w:r>
      </w:del>
      <w:bookmarkEnd w:id="159"/>
      <w:bookmarkEnd w:id="161"/>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w:t>
      </w:r>
      <w:del w:id="163" w:author="Hu Chuan-Peng" w:date="2024-01-11T21:00:00Z">
        <w:r w:rsidR="00592677" w:rsidDel="009C2394">
          <w:delText xml:space="preserve">will </w:delText>
        </w:r>
      </w:del>
      <w:r w:rsidR="00592677">
        <w:t>provide</w:t>
      </w:r>
      <w:ins w:id="164" w:author="Hu Chuan-Peng" w:date="2024-01-11T21:00:00Z">
        <w:r w:rsidR="009C2394">
          <w:t>d</w:t>
        </w:r>
      </w:ins>
      <w:r w:rsidR="00592677">
        <w:t xml:space="preserve"> </w:t>
      </w:r>
      <w:del w:id="165" w:author="Hu Chuan-Peng" w:date="2024-01-11T21:01:00Z">
        <w:r w:rsidR="00592677" w:rsidDel="009C2394">
          <w:delText>an overview of the</w:delText>
        </w:r>
      </w:del>
      <w:ins w:id="166" w:author="Hu Chuan-Peng" w:date="2024-01-11T21:01:00Z">
        <w:r w:rsidR="009C2394">
          <w:t>initial evidence for the</w:t>
        </w:r>
      </w:ins>
      <w:r w:rsidR="00592677">
        <w:t xml:space="preserve"> heterogeneity of </w:t>
      </w:r>
      <w:ins w:id="167" w:author="Hu Chuan-Peng" w:date="2024-01-11T21:01:00Z">
        <w:r w:rsidR="009C2394">
          <w:t xml:space="preserve">Chinese depression </w:t>
        </w:r>
      </w:ins>
      <w:r w:rsidR="00592677">
        <w:t>scales and serve</w:t>
      </w:r>
      <w:ins w:id="168" w:author="Hu Chuan-Peng" w:date="2024-01-11T21:01:00Z">
        <w:r w:rsidR="009C2394">
          <w:t>d</w:t>
        </w:r>
      </w:ins>
      <w:r w:rsidR="00592677">
        <w:t xml:space="pre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Heading1"/>
      </w:pPr>
      <w:r w:rsidRPr="00AC66A1">
        <w:t xml:space="preserve">2. </w:t>
      </w:r>
      <w:r w:rsidRPr="00AC66A1">
        <w:rPr>
          <w:rFonts w:hint="eastAsia"/>
        </w:rPr>
        <w:t>Method</w:t>
      </w:r>
      <w:r w:rsidRPr="00AC66A1">
        <w:t>s</w:t>
      </w:r>
    </w:p>
    <w:p w14:paraId="40853BB4" w14:textId="07F01553" w:rsidR="0077489C" w:rsidRDefault="0077489C" w:rsidP="004D751B">
      <w:pPr>
        <w:ind w:firstLine="480"/>
      </w:pPr>
      <w:bookmarkStart w:id="169" w:name="OLE_LINK8"/>
      <w:bookmarkStart w:id="170" w:name="OLE_LINK19"/>
      <w:r w:rsidRPr="00D05412">
        <w:t xml:space="preserve">We took three steps to extract symptoms from all scales that measure depressions among </w:t>
      </w:r>
      <w:r>
        <w:rPr>
          <w:rFonts w:hint="eastAsia"/>
        </w:rPr>
        <w:t>the</w:t>
      </w:r>
      <w:r>
        <w:t xml:space="preserve"> Chinese </w:t>
      </w:r>
      <w:r w:rsidRPr="00D05412">
        <w:t>students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171"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171"/>
      <w:r w:rsidRPr="00D05412">
        <w:t xml:space="preserve">but </w:t>
      </w:r>
      <w:r>
        <w:t>with modifications</w:t>
      </w:r>
      <w:r w:rsidRPr="00D05412">
        <w:t xml:space="preserve"> (see details below).</w:t>
      </w:r>
    </w:p>
    <w:p w14:paraId="52504573" w14:textId="77777777" w:rsidR="0077489C" w:rsidRPr="00DB3CE8" w:rsidRDefault="0077489C" w:rsidP="0077489C">
      <w:pPr>
        <w:pStyle w:val="Heading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濛等</w:t>
      </w:r>
      <w:r w:rsidRPr="00D05412">
        <w:t xml:space="preserve">, 2022). We </w:t>
      </w:r>
      <w:r>
        <w:lastRenderedPageBreak/>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r w:rsidRPr="00D05412">
        <w:t>these four meta-analysis.</w:t>
      </w:r>
      <w:r>
        <w:t xml:space="preserve"> </w:t>
      </w:r>
    </w:p>
    <w:p w14:paraId="4E96E57F" w14:textId="310A77D0"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2) If the reference(s) of the scale included both English and Chinese versions of the scale, we included the Chinese version; (3) If there were multiple Chinese versions and the latter one(s) improved the previous ones for methological reasons, we choosed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Heading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Heading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r>
        <w:t xml:space="preserve">indepenedent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 xml:space="preserve">The coding processes were as follow. We first pooled symptoms from all scales </w:t>
      </w:r>
      <w:r>
        <w:lastRenderedPageBreak/>
        <w:t>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We employed an approach that maximize the amount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symtom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 xml:space="preserve">'Depressed mood' </w:t>
      </w:r>
      <w:r w:rsidRPr="00F545D7">
        <w:t>,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172"/>
      <w:commentRangeStart w:id="173"/>
      <w:commentRangeStart w:id="174"/>
      <w:commentRangeEnd w:id="172"/>
      <w:r>
        <w:rPr>
          <w:rStyle w:val="CommentReference"/>
        </w:rPr>
        <w:commentReference w:id="172"/>
      </w:r>
      <w:commentRangeEnd w:id="173"/>
      <w:r>
        <w:rPr>
          <w:rStyle w:val="CommentReference"/>
        </w:rPr>
        <w:commentReference w:id="173"/>
      </w:r>
      <w:commentRangeEnd w:id="174"/>
      <w:r>
        <w:rPr>
          <w:rStyle w:val="CommentReference"/>
        </w:rPr>
        <w:commentReference w:id="174"/>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0"/>
          <w:headerReference w:type="default" r:id="rId11"/>
          <w:footerReference w:type="even" r:id="rId12"/>
          <w:footerReference w:type="default" r:id="rId13"/>
          <w:headerReference w:type="first" r:id="rId14"/>
          <w:footerReference w:type="first" r:id="rId15"/>
          <w:pgSz w:w="11906" w:h="16838"/>
          <w:pgMar w:top="1440" w:right="1797" w:bottom="1440" w:left="1797" w:header="851" w:footer="992" w:gutter="0"/>
          <w:cols w:space="425"/>
          <w:docGrid w:linePitch="312"/>
        </w:sectPr>
      </w:pPr>
    </w:p>
    <w:bookmarkEnd w:id="169"/>
    <w:p w14:paraId="62094E42" w14:textId="77777777" w:rsidR="0077489C" w:rsidRDefault="0077489C" w:rsidP="0077489C">
      <w:pPr>
        <w:pStyle w:val="Heading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175" w:name="OLE_LINK14"/>
      <w:r w:rsidRPr="00530B22">
        <w:t xml:space="preserve">We also highlightd symptoms that are used in DSM-5 for diagonosis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175"/>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170"/>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176"/>
      <w:commentRangeStart w:id="177"/>
      <w:r w:rsidRPr="00530B22">
        <w:t>correlation</w:t>
      </w:r>
      <w:commentRangeEnd w:id="176"/>
      <w:r w:rsidRPr="00530B22">
        <w:commentReference w:id="176"/>
      </w:r>
      <w:commentRangeEnd w:id="177"/>
      <w:r w:rsidR="00C572F2" w:rsidRPr="00530B22">
        <w:commentReference w:id="177"/>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Insert Fig  later]</w:t>
      </w:r>
    </w:p>
    <w:p w14:paraId="2EA60025" w14:textId="7DCCE9E9" w:rsidR="0077489C" w:rsidRPr="003049CA" w:rsidRDefault="0077489C" w:rsidP="0077489C">
      <w:pPr>
        <w:ind w:firstLine="480"/>
      </w:pPr>
    </w:p>
    <w:p w14:paraId="316059D1" w14:textId="77777777" w:rsidR="0077489C" w:rsidRDefault="0077489C" w:rsidP="0077489C">
      <w:pPr>
        <w:ind w:firstLine="428"/>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8"/>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Heading1"/>
      </w:pPr>
      <w:r w:rsidRPr="00D05412">
        <w:lastRenderedPageBreak/>
        <w:t>3 Result</w:t>
      </w:r>
      <w:r>
        <w:t xml:space="preserve"> </w:t>
      </w:r>
    </w:p>
    <w:p w14:paraId="4FA63F06" w14:textId="77777777" w:rsidR="0077489C" w:rsidRDefault="0077489C" w:rsidP="0077489C">
      <w:pPr>
        <w:pStyle w:val="Heading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depression.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hese six scales were excluded from furthere analys</w:t>
      </w:r>
      <w:r>
        <w:t>e</w:t>
      </w:r>
      <w:r w:rsidRPr="00D05412">
        <w:t xml:space="preserve">s. </w:t>
      </w:r>
      <w:r>
        <w:t xml:space="preserve">The items used in </w:t>
      </w:r>
      <w:r w:rsidRPr="00D05412">
        <w:t xml:space="preserve">'Gu &amp; Chen (2020) 'and 'Ji (2007)' </w:t>
      </w:r>
      <w:r>
        <w:t xml:space="preserve">were identifical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analy</w:t>
      </w:r>
      <w:r>
        <w:t>es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Heading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178"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During the past 12 months, did you ever feel so sad or hopeless almost every day for two weeks or more in a row that you stopped doing your usual activities?" meausres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179" w:name="OLE_LINK15"/>
      <w:r>
        <w:t xml:space="preserve">(See </w:t>
      </w:r>
      <w:bookmarkStart w:id="180" w:name="OLE_LINK4"/>
      <w:bookmarkEnd w:id="178"/>
      <w:r w:rsidRPr="00A11C85">
        <w:rPr>
          <w:shd w:val="clear" w:color="auto" w:fill="FFFFFF"/>
        </w:rPr>
        <w:t>supplementary materials</w:t>
      </w:r>
      <w:bookmarkEnd w:id="180"/>
      <w:r>
        <w:t xml:space="preserve"> for number of items and symptoms of each included scale)</w:t>
      </w:r>
      <w:r w:rsidRPr="00FD4466">
        <w:t>.</w:t>
      </w:r>
      <w:bookmarkEnd w:id="179"/>
    </w:p>
    <w:p w14:paraId="363A800B" w14:textId="77777777" w:rsidR="0077489C" w:rsidRPr="00CE4E99" w:rsidRDefault="0077489C" w:rsidP="0077489C">
      <w:pPr>
        <w:ind w:firstLine="480"/>
      </w:pPr>
      <w:bookmarkStart w:id="181"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181"/>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182"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183"/>
      <w:commentRangeStart w:id="184"/>
      <w:commentRangeStart w:id="185"/>
      <w:commentRangeStart w:id="186"/>
      <w:commentRangeStart w:id="187"/>
      <w:commentRangeStart w:id="188"/>
      <w:r w:rsidRPr="00FD6780">
        <w:rPr>
          <w:shd w:val="clear" w:color="auto" w:fill="FFFFFF"/>
        </w:rPr>
        <w:t xml:space="preserve">71.42% </w:t>
      </w:r>
      <w:commentRangeEnd w:id="183"/>
      <w:r>
        <w:rPr>
          <w:rStyle w:val="CommentReference"/>
        </w:rPr>
        <w:commentReference w:id="183"/>
      </w:r>
      <w:commentRangeEnd w:id="184"/>
      <w:r>
        <w:rPr>
          <w:rStyle w:val="CommentReference"/>
        </w:rPr>
        <w:commentReference w:id="184"/>
      </w:r>
      <w:commentRangeEnd w:id="185"/>
      <w:r>
        <w:rPr>
          <w:rStyle w:val="CommentReference"/>
        </w:rPr>
        <w:commentReference w:id="185"/>
      </w:r>
      <w:commentRangeEnd w:id="186"/>
      <w:r>
        <w:rPr>
          <w:rStyle w:val="CommentReference"/>
        </w:rPr>
        <w:commentReference w:id="186"/>
      </w:r>
      <w:commentRangeEnd w:id="187"/>
      <w:r>
        <w:rPr>
          <w:rStyle w:val="CommentReference"/>
        </w:rPr>
        <w:commentReference w:id="187"/>
      </w:r>
      <w:commentRangeEnd w:id="188"/>
      <w:r w:rsidR="00C572F2">
        <w:rPr>
          <w:rStyle w:val="CommentReference"/>
        </w:rPr>
        <w:commentReference w:id="188"/>
      </w:r>
      <w:r w:rsidRPr="00FD6780">
        <w:rPr>
          <w:shd w:val="clear" w:color="auto" w:fill="FFFFFF"/>
        </w:rPr>
        <w:t>of the total nine DSM-5 depression symptoms.</w:t>
      </w:r>
      <w:r w:rsidRPr="00FD6780">
        <w:t xml:space="preserve"> </w:t>
      </w:r>
      <w:r>
        <w:rPr>
          <w:rFonts w:hint="eastAsia"/>
        </w:rPr>
        <w:t>Please</w:t>
      </w:r>
      <w:r>
        <w:t xml:space="preserve"> see the supplementary matierals for </w:t>
      </w:r>
      <w:r w:rsidRPr="00A11C85">
        <w:rPr>
          <w:shd w:val="clear" w:color="auto" w:fill="FFFFFF"/>
        </w:rPr>
        <w:t>detailed information.</w:t>
      </w:r>
    </w:p>
    <w:bookmarkEnd w:id="182"/>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Heading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189"/>
      <w:commentRangeStart w:id="190"/>
      <w:commentRangeStart w:id="191"/>
      <w:commentRangeStart w:id="192"/>
      <w:r w:rsidRPr="0040767F">
        <w:rPr>
          <w:i/>
          <w:iCs/>
        </w:rPr>
        <w:t xml:space="preserve">markedly diminished interest or </w:t>
      </w:r>
      <w:commentRangeEnd w:id="189"/>
      <w:r w:rsidRPr="0040767F">
        <w:rPr>
          <w:i/>
          <w:iCs/>
        </w:rPr>
        <w:t>pleasure</w:t>
      </w:r>
      <w:r w:rsidRPr="0040767F">
        <w:rPr>
          <w:rStyle w:val="CommentReference"/>
          <w:i/>
          <w:iCs/>
        </w:rPr>
        <w:commentReference w:id="189"/>
      </w:r>
      <w:commentRangeEnd w:id="190"/>
      <w:r w:rsidRPr="0040767F">
        <w:rPr>
          <w:rStyle w:val="CommentReference"/>
          <w:i/>
          <w:iCs/>
        </w:rPr>
        <w:commentReference w:id="190"/>
      </w:r>
      <w:commentRangeEnd w:id="191"/>
      <w:r w:rsidRPr="0040767F">
        <w:rPr>
          <w:rStyle w:val="CommentReference"/>
          <w:i/>
          <w:iCs/>
        </w:rPr>
        <w:commentReference w:id="191"/>
      </w:r>
      <w:commentRangeEnd w:id="192"/>
      <w:r w:rsidRPr="0040767F">
        <w:rPr>
          <w:rStyle w:val="CommentReference"/>
          <w:i/>
          <w:iCs/>
        </w:rPr>
        <w:commentReference w:id="192"/>
      </w:r>
      <w:r w:rsidRPr="0040767F">
        <w:t xml:space="preserve">, a key symptom of diagnosis of major depression in DSM-5, is splitted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193"/>
      <w:commentRangeStart w:id="194"/>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includ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193"/>
      <w:r w:rsidRPr="002E7C36">
        <w:rPr>
          <w:rStyle w:val="CommentReference"/>
        </w:rPr>
        <w:commentReference w:id="193"/>
      </w:r>
      <w:commentRangeEnd w:id="194"/>
      <w:r w:rsidRPr="002E7C36">
        <w:rPr>
          <w:rStyle w:val="CommentReference"/>
        </w:rPr>
        <w:commentReference w:id="194"/>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chidlren</w:t>
      </w:r>
      <w:r>
        <w:rPr>
          <w:rStyle w:val="CommentReference"/>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195" w:name="OLE_LINK1"/>
      <w:commentRangeStart w:id="196"/>
      <w:commentRangeStart w:id="197"/>
      <w:r>
        <w:rPr>
          <w:shd w:val="clear" w:color="auto" w:fill="FFFFFF"/>
        </w:rPr>
        <w:t>correlation</w:t>
      </w:r>
      <w:bookmarkEnd w:id="195"/>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196"/>
      <w:r>
        <w:rPr>
          <w:rStyle w:val="CommentReference"/>
        </w:rPr>
        <w:commentReference w:id="196"/>
      </w:r>
      <w:commentRangeEnd w:id="197"/>
      <w:r>
        <w:rPr>
          <w:rStyle w:val="CommentReference"/>
        </w:rPr>
        <w:commentReference w:id="197"/>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Heading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r w:rsidRPr="00FD6780">
        <w:rPr>
          <w:rFonts w:hint="eastAsia"/>
        </w:rPr>
        <w:t>Ces-d</w:t>
      </w:r>
      <w:r w:rsidRPr="00FD6780">
        <w:rPr>
          <w:rFonts w:hint="eastAsia"/>
        </w:rPr>
        <w:t>与其他量表有着最差的平均重叠率（</w:t>
      </w:r>
      <w:r w:rsidRPr="00FD6780">
        <w:rPr>
          <w:rFonts w:hint="eastAsia"/>
        </w:rPr>
        <w:t>0.27</w:t>
      </w:r>
      <w:r w:rsidRPr="00FD6780">
        <w:rPr>
          <w:rFonts w:hint="eastAsia"/>
        </w:rPr>
        <w:t>），而</w:t>
      </w:r>
      <w:r w:rsidRPr="00FD6780">
        <w:t>C</w:t>
      </w:r>
      <w:r w:rsidRPr="00FD6780">
        <w:rPr>
          <w:rFonts w:hint="eastAsia"/>
        </w:rPr>
        <w:t>es-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r w:rsidRPr="00FD6780">
        <w:t>C</w:t>
      </w:r>
      <w:r w:rsidRPr="00FD6780">
        <w:rPr>
          <w:rFonts w:hint="eastAsia"/>
        </w:rPr>
        <w:t>es-d</w:t>
      </w:r>
      <w:r w:rsidRPr="00FD6780">
        <w:rPr>
          <w:rFonts w:hint="eastAsia"/>
        </w:rPr>
        <w:t>以外还纳入了</w:t>
      </w:r>
      <w:r w:rsidRPr="00FD6780">
        <w:t>C</w:t>
      </w:r>
      <w:r w:rsidRPr="00FD6780">
        <w:rPr>
          <w:rFonts w:hint="eastAsia"/>
        </w:rPr>
        <w:t>es-d</w:t>
      </w:r>
      <w:r w:rsidRPr="00FD6780">
        <w:rPr>
          <w:rFonts w:hint="eastAsia"/>
        </w:rPr>
        <w:t>简版以及</w:t>
      </w:r>
      <w:r w:rsidRPr="00FD6780">
        <w:t>C</w:t>
      </w:r>
      <w:r w:rsidRPr="00FD6780">
        <w:rPr>
          <w:rFonts w:hint="eastAsia"/>
        </w:rPr>
        <w:t>es-d</w:t>
      </w:r>
      <w:r w:rsidRPr="00FD6780">
        <w:rPr>
          <w:rFonts w:hint="eastAsia"/>
        </w:rPr>
        <w:t>儿童版。</w:t>
      </w:r>
      <w:r w:rsidRPr="00FD6780">
        <w:rPr>
          <w:rFonts w:hint="eastAsia"/>
        </w:rPr>
        <w:t>2</w:t>
      </w:r>
      <w:r w:rsidRPr="00FD6780">
        <w:rPr>
          <w:rFonts w:hint="eastAsia"/>
        </w:rPr>
        <w:t>、在他的研究中</w:t>
      </w:r>
      <w:r w:rsidRPr="00FD6780">
        <w:t>C</w:t>
      </w:r>
      <w:r w:rsidRPr="00FD6780">
        <w:rPr>
          <w:rFonts w:hint="eastAsia"/>
        </w:rPr>
        <w:t>es-d</w:t>
      </w:r>
      <w:r w:rsidRPr="00FD6780">
        <w:rPr>
          <w:rFonts w:hint="eastAsia"/>
        </w:rPr>
        <w:t>有</w:t>
      </w:r>
      <w:r w:rsidRPr="00FD6780">
        <w:rPr>
          <w:rFonts w:hint="eastAsia"/>
        </w:rPr>
        <w:t>33%</w:t>
      </w:r>
      <w:r w:rsidRPr="00FD6780">
        <w:rPr>
          <w:rFonts w:hint="eastAsia"/>
        </w:rPr>
        <w:t>的独特症状，而本研究中，随着纳入的量表增加，</w:t>
      </w:r>
      <w:r w:rsidRPr="00FD6780">
        <w:t>C</w:t>
      </w:r>
      <w:r w:rsidRPr="00FD6780">
        <w:rPr>
          <w:rFonts w:hint="eastAsia"/>
        </w:rPr>
        <w:t>es-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由于构念的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9"/>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5BFA9E5A" w14:textId="77777777" w:rsidR="005A2A03" w:rsidRPr="005A2A03" w:rsidRDefault="004D751B" w:rsidP="005A2A03">
      <w:pPr>
        <w:pStyle w:val="Bibliography"/>
        <w:ind w:firstLine="480"/>
      </w:pPr>
      <w:r>
        <w:fldChar w:fldCharType="begin"/>
      </w:r>
      <w:r w:rsidR="00D539A2">
        <w:instrText xml:space="preserve"> ADDIN ZOTERO_BIBL {"uncited":[],"omitted":[],"custom":[]} CSL_BIBLIOGRAPHY </w:instrText>
      </w:r>
      <w:r>
        <w:fldChar w:fldCharType="separate"/>
      </w:r>
      <w:r w:rsidR="005A2A03" w:rsidRPr="005A2A03">
        <w:t xml:space="preserve">Chen Yumeng, Zhang Yali, Yu Guoliang, and </w:t>
      </w:r>
      <w:r w:rsidR="005A2A03" w:rsidRPr="005A2A03">
        <w:t>俞国良</w:t>
      </w:r>
      <w:r w:rsidR="005A2A03" w:rsidRPr="005A2A03">
        <w:t xml:space="preserve">. 2022. ‘Prevalence of mental health problems among college students in mainland China from 2010 to 2020: A meta-analysis’. </w:t>
      </w:r>
      <w:r w:rsidR="005A2A03" w:rsidRPr="005A2A03">
        <w:rPr>
          <w:i/>
          <w:iCs/>
        </w:rPr>
        <w:t>Advances in Psychological Science</w:t>
      </w:r>
      <w:r w:rsidR="005A2A03" w:rsidRPr="005A2A03">
        <w:t xml:space="preserve"> 30(5):991–1004. doi: 10.3724/SP.J.1042.2022.00991.</w:t>
      </w:r>
    </w:p>
    <w:p w14:paraId="3899CE25" w14:textId="77777777" w:rsidR="005A2A03" w:rsidRPr="005A2A03" w:rsidRDefault="005A2A03" w:rsidP="005A2A03">
      <w:pPr>
        <w:pStyle w:val="Bibliography"/>
        <w:ind w:firstLine="480"/>
      </w:pPr>
      <w:r w:rsidRPr="005A2A03">
        <w:t xml:space="preserve">Dattani, Saloni. 2022. ‘At What Age Do People Experience Depression for the First Time?’ </w:t>
      </w:r>
      <w:r w:rsidRPr="005A2A03">
        <w:rPr>
          <w:i/>
          <w:iCs/>
        </w:rPr>
        <w:t>Our World in Data</w:t>
      </w:r>
      <w:r w:rsidRPr="005A2A03">
        <w:t>.</w:t>
      </w:r>
    </w:p>
    <w:p w14:paraId="7F86270C" w14:textId="77777777" w:rsidR="005A2A03" w:rsidRPr="005A2A03" w:rsidRDefault="005A2A03" w:rsidP="005A2A03">
      <w:pPr>
        <w:pStyle w:val="Bibliography"/>
        <w:ind w:firstLine="480"/>
      </w:pPr>
      <w:r w:rsidRPr="005A2A03">
        <w:t xml:space="preserve">Deng, Hu, Fang Wen, Hui Xu, Hanxue Yang, Junjuan Yan, Yi Zheng, Yonghua Cui, and Ying Li. 2023. ‘Prevalence of Affective Disorders in Chinese School-Attending Children and Adolescents Aged 6–16 Based on a National Survey by MINI-Kid’. </w:t>
      </w:r>
      <w:r w:rsidRPr="005A2A03">
        <w:rPr>
          <w:i/>
          <w:iCs/>
        </w:rPr>
        <w:t>Journal of Affective Disorders</w:t>
      </w:r>
      <w:r w:rsidRPr="005A2A03">
        <w:t xml:space="preserve"> 331:192–99. doi: 10.1016/j.jad.2023.03.060.</w:t>
      </w:r>
    </w:p>
    <w:p w14:paraId="5894EDBF" w14:textId="77777777" w:rsidR="005A2A03" w:rsidRPr="005A2A03" w:rsidRDefault="005A2A03" w:rsidP="005A2A03">
      <w:pPr>
        <w:pStyle w:val="Bibliography"/>
        <w:ind w:firstLine="480"/>
      </w:pPr>
      <w:r w:rsidRPr="005A2A03">
        <w:t xml:space="preserve">Fried, Eiko I. 2017. ‘The 52 Symptoms of Major Depression: Lack of Content Overlap among Seven Common Depression Scales’. </w:t>
      </w:r>
      <w:r w:rsidRPr="005A2A03">
        <w:rPr>
          <w:i/>
          <w:iCs/>
        </w:rPr>
        <w:t>Journal of Affective Disorders</w:t>
      </w:r>
      <w:r w:rsidRPr="005A2A03">
        <w:t xml:space="preserve"> 208:191–97. doi: 10.1016/j.jad.2016.10.019.</w:t>
      </w:r>
    </w:p>
    <w:p w14:paraId="647191ED" w14:textId="77777777" w:rsidR="005A2A03" w:rsidRPr="005A2A03" w:rsidRDefault="005A2A03" w:rsidP="005A2A03">
      <w:pPr>
        <w:pStyle w:val="Bibliography"/>
        <w:ind w:firstLine="480"/>
      </w:pPr>
      <w:r w:rsidRPr="005A2A03">
        <w:t xml:space="preserve">Fried, Eiko I., Sacha Epskamp, Randolph M. Nesse, Francis Tuerlinckx, and Denny Borsboom. 2016. ‘What Are “good” Depression Symptoms? Comparing the Centrality of DSM and Non-DSM Symptoms of Depression in a Network Analysis’. </w:t>
      </w:r>
      <w:r w:rsidRPr="005A2A03">
        <w:rPr>
          <w:i/>
          <w:iCs/>
        </w:rPr>
        <w:t>Journal of Affective Disorders</w:t>
      </w:r>
      <w:r w:rsidRPr="005A2A03">
        <w:t xml:space="preserve"> 189:314–20. doi: 10.1016/j.jad.2015.09.005.</w:t>
      </w:r>
    </w:p>
    <w:p w14:paraId="73F80D42" w14:textId="77777777" w:rsidR="005A2A03" w:rsidRPr="005A2A03" w:rsidRDefault="005A2A03" w:rsidP="005A2A03">
      <w:pPr>
        <w:pStyle w:val="Bibliography"/>
        <w:ind w:firstLine="480"/>
      </w:pPr>
      <w:r w:rsidRPr="005A2A03">
        <w:t xml:space="preserve">Fried, Eiko I., Jessica K. Flake, and Donald J. Robinaugh. 2022. ‘Revisiting the Theoretical and Methodological Foundations of Depression Measurement’. </w:t>
      </w:r>
      <w:r w:rsidRPr="005A2A03">
        <w:rPr>
          <w:i/>
          <w:iCs/>
        </w:rPr>
        <w:t>Nature Reviews Psychology</w:t>
      </w:r>
      <w:r w:rsidRPr="005A2A03">
        <w:t xml:space="preserve"> 1(6):358–68. doi: 10.1038/s44159-022-00050-2.</w:t>
      </w:r>
    </w:p>
    <w:p w14:paraId="0E2186DB" w14:textId="77777777" w:rsidR="005A2A03" w:rsidRPr="005A2A03" w:rsidRDefault="005A2A03" w:rsidP="005A2A03">
      <w:pPr>
        <w:pStyle w:val="Bibliography"/>
        <w:ind w:firstLine="480"/>
      </w:pPr>
      <w:r w:rsidRPr="005A2A03">
        <w:t xml:space="preserve">Fried, Eiko I., and Randolph M. Nesse. 2015. ‘Depression Sum-Scores Don’t Add up: Why Analyzing Specific Depression Symptoms Is Essential’. </w:t>
      </w:r>
      <w:r w:rsidRPr="005A2A03">
        <w:rPr>
          <w:i/>
          <w:iCs/>
        </w:rPr>
        <w:t>BMC Medicine</w:t>
      </w:r>
      <w:r w:rsidRPr="005A2A03">
        <w:t xml:space="preserve"> 13(1):72. doi: 10.1186/s12916-015-0325-4.</w:t>
      </w:r>
    </w:p>
    <w:p w14:paraId="373F25FF" w14:textId="77777777" w:rsidR="005A2A03" w:rsidRPr="005A2A03" w:rsidRDefault="005A2A03" w:rsidP="005A2A03">
      <w:pPr>
        <w:pStyle w:val="Bibliography"/>
        <w:ind w:firstLine="480"/>
      </w:pPr>
      <w:r w:rsidRPr="005A2A03">
        <w:t xml:space="preserve">Geng, Haiyang, Ji Chen, Hu Chuan-Peng, Jingwen Jin, Raymond C. K. Chan, Ying Li, Xiaoqing Hu, Ru-Yuan Zhang, and Lei Zhang. 2022. ‘Promoting Computational Psychiatry in China’. </w:t>
      </w:r>
      <w:r w:rsidRPr="005A2A03">
        <w:rPr>
          <w:i/>
          <w:iCs/>
        </w:rPr>
        <w:t>Nature Human Behaviour</w:t>
      </w:r>
      <w:r w:rsidRPr="005A2A03">
        <w:t xml:space="preserve"> 6(5):615–17. doi: 10.1038/s41562-022-01328-4.</w:t>
      </w:r>
    </w:p>
    <w:p w14:paraId="0CA18873" w14:textId="77777777" w:rsidR="005A2A03" w:rsidRPr="005A2A03" w:rsidRDefault="005A2A03" w:rsidP="005A2A03">
      <w:pPr>
        <w:pStyle w:val="Bibliography"/>
        <w:ind w:firstLine="480"/>
      </w:pPr>
      <w:r w:rsidRPr="005A2A03">
        <w:t xml:space="preserve">Greenberg, Paul E., Andree-Anne Fournier, Tammy Sisitsky, Mark Simes, Richard Berman, Sarah H. Koenigsberg, and Ronald C. Kessler. 2021. ‘The Economic Burden of Adults with Major Depressive Disorder in the United States (2010 and 2018)’. </w:t>
      </w:r>
      <w:r w:rsidRPr="005A2A03">
        <w:rPr>
          <w:i/>
          <w:iCs/>
        </w:rPr>
        <w:t>Pharmacoeconomics</w:t>
      </w:r>
      <w:r w:rsidRPr="005A2A03">
        <w:t xml:space="preserve"> 39(6):653–65. doi: 10.1007/s40273-021-01019-4.</w:t>
      </w:r>
    </w:p>
    <w:p w14:paraId="2BFC4AF7" w14:textId="77777777" w:rsidR="005A2A03" w:rsidRPr="005A2A03" w:rsidRDefault="005A2A03" w:rsidP="005A2A03">
      <w:pPr>
        <w:pStyle w:val="Bibliography"/>
        <w:ind w:firstLine="480"/>
      </w:pPr>
      <w:r w:rsidRPr="005A2A03">
        <w:t xml:space="preserve">Herrman, Helen, Vikram Patel, Christian Kieling, Michael Berk, Claudia </w:t>
      </w:r>
      <w:r w:rsidRPr="005A2A03">
        <w:lastRenderedPageBreak/>
        <w:t xml:space="preserve">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5A2A03">
        <w:rPr>
          <w:i/>
          <w:iCs/>
        </w:rPr>
        <w:t>The Lancet</w:t>
      </w:r>
      <w:r w:rsidRPr="005A2A03">
        <w:t xml:space="preserve"> 399(10328):957–1022. doi: 10.1016/S0140-6736(21)02141-3.</w:t>
      </w:r>
    </w:p>
    <w:p w14:paraId="08D4BF80" w14:textId="77777777" w:rsidR="005A2A03" w:rsidRPr="005A2A03" w:rsidRDefault="005A2A03" w:rsidP="005A2A03">
      <w:pPr>
        <w:pStyle w:val="Bibliography"/>
        <w:ind w:firstLine="480"/>
      </w:pPr>
      <w:r w:rsidRPr="005A2A03">
        <w:t xml:space="preserve">Huang Xiaoxiao, Zhang Yali, and Yu Guoliang. 2022. ‘Prevalence of mental health problems among primary school students in Chinese mainland from 2010 to 2010:A meta-analysis’. </w:t>
      </w:r>
      <w:r w:rsidRPr="005A2A03">
        <w:rPr>
          <w:i/>
          <w:iCs/>
        </w:rPr>
        <w:t>Advances in Psychological Science</w:t>
      </w:r>
      <w:r w:rsidRPr="005A2A03">
        <w:t xml:space="preserve"> 30(5):953–64. doi: 10.3724/SP.J.1042.2022.00953.</w:t>
      </w:r>
    </w:p>
    <w:p w14:paraId="64C335D7" w14:textId="77777777" w:rsidR="005A2A03" w:rsidRPr="005A2A03" w:rsidRDefault="005A2A03" w:rsidP="005A2A03">
      <w:pPr>
        <w:pStyle w:val="Bibliography"/>
        <w:ind w:firstLine="480"/>
      </w:pPr>
      <w:r w:rsidRPr="005A2A03">
        <w:t xml:space="preserve">Kong, Xinyi, Yibo Wu, Xinpei Wang, Yike Sun, Ke Chen, Qiyu Li, and Jie Li. 2023. ‘Analysis of the Prevalence and Influencing Factors of Anxiety and Depression in the Chinese Population: A Cross-Sectional Survey’. </w:t>
      </w:r>
      <w:r w:rsidRPr="005A2A03">
        <w:rPr>
          <w:i/>
          <w:iCs/>
        </w:rPr>
        <w:t>Heliyon</w:t>
      </w:r>
      <w:r w:rsidRPr="005A2A03">
        <w:t xml:space="preserve"> 9(5):e15889. doi: 10.1016/j.heliyon.2023.e15889.</w:t>
      </w:r>
    </w:p>
    <w:p w14:paraId="2FF5569E" w14:textId="77777777" w:rsidR="005A2A03" w:rsidRPr="005A2A03" w:rsidRDefault="005A2A03" w:rsidP="005A2A03">
      <w:pPr>
        <w:pStyle w:val="Bibliography"/>
        <w:ind w:firstLine="480"/>
      </w:pPr>
      <w:r w:rsidRPr="005A2A03">
        <w:t xml:space="preserve">Lu, Jin, Xiufeng Xu, Yueqin Huang, Tao Li, Chao Ma, Guangming Xu, Huifang Yin, Xiangdong Xu, Yanjuan Ma, Limin Wang, Zhengjing Huang, Yongping Yan, Bo Wang, Shuiyuan Xiao, Liang Zhou, Lingjiang Li, Yan Zhang, Hongguang Chen, TingTing Zhang, Jie Yan, Hua Ding, Yaqin Yu, Changgui Kou, Zonglin Shen, Linling Jiang, Zhizhong Wang, Xian Sun, Yifeng Xu, Yanling He, Wanjun Guo, Lijun Jiang, Shengyan Li, Wen Pan, Yue Wu, Guohua Li, Fujun Jia, Jianfei Shi, Zhongxia Shen, and Ning Zhang. 2021. ‘Prevalence of Depressive Disorders and Treatment in China: A Cross-Sectional Epidemiological Study’. </w:t>
      </w:r>
      <w:r w:rsidRPr="005A2A03">
        <w:rPr>
          <w:i/>
          <w:iCs/>
        </w:rPr>
        <w:t>The Lancet Psychiatry</w:t>
      </w:r>
      <w:r w:rsidRPr="005A2A03">
        <w:t xml:space="preserve"> 8(11):981–90. doi: 10.1016/S2215-0366(21)00251-0.</w:t>
      </w:r>
    </w:p>
    <w:p w14:paraId="7208B93F" w14:textId="77777777" w:rsidR="005A2A03" w:rsidRPr="005A2A03" w:rsidRDefault="005A2A03" w:rsidP="005A2A03">
      <w:pPr>
        <w:pStyle w:val="Bibliography"/>
        <w:ind w:firstLine="480"/>
      </w:pPr>
      <w:r w:rsidRPr="005A2A03">
        <w:t xml:space="preserve">Ma, Jinping, Hai Zhou, Qinqin Fu, and Guohua Lu. 2023. ‘Facilitators and Barriers in the Development and Implementation of Depression Prevention and Treatment Policies in China: A Qualitative Study’. </w:t>
      </w:r>
      <w:r w:rsidRPr="005A2A03">
        <w:rPr>
          <w:i/>
          <w:iCs/>
        </w:rPr>
        <w:t>BMC Public Health</w:t>
      </w:r>
      <w:r w:rsidRPr="005A2A03">
        <w:t xml:space="preserve"> 23(1):276. doi: 10.1186/s12889-023-15201-0.</w:t>
      </w:r>
    </w:p>
    <w:p w14:paraId="53B79B86" w14:textId="77777777" w:rsidR="005A2A03" w:rsidRPr="005A2A03" w:rsidRDefault="005A2A03" w:rsidP="005A2A03">
      <w:pPr>
        <w:pStyle w:val="Bibliography"/>
        <w:ind w:firstLine="480"/>
      </w:pPr>
      <w:r w:rsidRPr="005A2A03">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w:t>
      </w:r>
      <w:r w:rsidRPr="005A2A03">
        <w:lastRenderedPageBreak/>
        <w:t xml:space="preserve">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5A2A03">
        <w:rPr>
          <w:i/>
          <w:iCs/>
        </w:rPr>
        <w:t>The Lancet Psychiatry</w:t>
      </w:r>
      <w:r w:rsidRPr="005A2A03">
        <w:t xml:space="preserve"> 10(9):668–81. doi: 10.1016/S2215-0366(23)00193-1.</w:t>
      </w:r>
    </w:p>
    <w:p w14:paraId="45D64469" w14:textId="77777777" w:rsidR="005A2A03" w:rsidRPr="005A2A03" w:rsidRDefault="005A2A03" w:rsidP="005A2A03">
      <w:pPr>
        <w:pStyle w:val="Bibliography"/>
        <w:ind w:firstLine="480"/>
      </w:pPr>
      <w:r w:rsidRPr="005A2A03">
        <w:t xml:space="preserve">Ng, Cw, Ch How, and Yp Ng. 2017. ‘Depression in Primary Care: Assessing Suicide Risk’. </w:t>
      </w:r>
      <w:r w:rsidRPr="005A2A03">
        <w:rPr>
          <w:i/>
          <w:iCs/>
        </w:rPr>
        <w:t>Singapore Medical Journal</w:t>
      </w:r>
      <w:r w:rsidRPr="005A2A03">
        <w:t xml:space="preserve"> 58(2):72–77. doi: 10.11622/smedj.2017006.</w:t>
      </w:r>
    </w:p>
    <w:p w14:paraId="480B5D17" w14:textId="77777777" w:rsidR="005A2A03" w:rsidRPr="005A2A03" w:rsidRDefault="005A2A03" w:rsidP="005A2A03">
      <w:pPr>
        <w:pStyle w:val="Bibliography"/>
        <w:ind w:firstLine="480"/>
      </w:pPr>
      <w:r w:rsidRPr="005A2A03">
        <w:t xml:space="preserve">Paus, Tomáš, Matcheri Keshavan, and Jay N. Giedd. 2008. ‘Why Do Many Psychiatric Disorders Emerge during Adolescence?’ </w:t>
      </w:r>
      <w:r w:rsidRPr="005A2A03">
        <w:rPr>
          <w:i/>
          <w:iCs/>
        </w:rPr>
        <w:t>Nature Reviews Neuroscience</w:t>
      </w:r>
      <w:r w:rsidRPr="005A2A03">
        <w:t xml:space="preserve"> 9(12):947–57. doi: 10.1038/nrn2513.</w:t>
      </w:r>
    </w:p>
    <w:p w14:paraId="76FF193D" w14:textId="77777777" w:rsidR="005A2A03" w:rsidRPr="005A2A03" w:rsidRDefault="005A2A03" w:rsidP="005A2A03">
      <w:pPr>
        <w:pStyle w:val="Bibliography"/>
        <w:ind w:firstLine="480"/>
      </w:pPr>
      <w:r w:rsidRPr="005A2A03">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5A2A03">
        <w:rPr>
          <w:i/>
          <w:iCs/>
        </w:rPr>
        <w:t>Molecular Psychiatry</w:t>
      </w:r>
      <w:r w:rsidRPr="005A2A03">
        <w:t xml:space="preserve"> 27(1):281–95. doi: 10.1038/s41380-021-01161-7.</w:t>
      </w:r>
    </w:p>
    <w:p w14:paraId="337829DA" w14:textId="77777777" w:rsidR="005A2A03" w:rsidRPr="005A2A03" w:rsidRDefault="005A2A03" w:rsidP="005A2A03">
      <w:pPr>
        <w:pStyle w:val="Bibliography"/>
        <w:ind w:firstLine="480"/>
      </w:pPr>
      <w:r w:rsidRPr="005A2A03">
        <w:t xml:space="preserve">William Styron. 1990. </w:t>
      </w:r>
      <w:r w:rsidRPr="005A2A03">
        <w:rPr>
          <w:i/>
          <w:iCs/>
        </w:rPr>
        <w:t>Darkness Visible: A Memoir of Madness.</w:t>
      </w:r>
      <w:r w:rsidRPr="005A2A03">
        <w:t xml:space="preserve"> New York: Random House.</w:t>
      </w:r>
    </w:p>
    <w:p w14:paraId="23EA713B" w14:textId="77777777" w:rsidR="005A2A03" w:rsidRPr="005A2A03" w:rsidRDefault="005A2A03" w:rsidP="005A2A03">
      <w:pPr>
        <w:pStyle w:val="Bibliography"/>
        <w:ind w:firstLine="480"/>
      </w:pPr>
      <w:r w:rsidRPr="005A2A03">
        <w:t>World health organization. 2023. ‘Depressive Disorder (Depression)’. Retrieved (https://www.who.int/news-room/fact-sheets/detail/depression).</w:t>
      </w:r>
    </w:p>
    <w:p w14:paraId="7406A086" w14:textId="77777777" w:rsidR="005A2A03" w:rsidRPr="005A2A03" w:rsidRDefault="005A2A03" w:rsidP="005A2A03">
      <w:pPr>
        <w:pStyle w:val="Bibliography"/>
        <w:ind w:firstLine="480"/>
      </w:pPr>
      <w:r w:rsidRPr="005A2A03">
        <w:t xml:space="preserve">XIE Yu, HU Jingwei, and ZHANG Chunni. 2014. ‘The China Family Panel Studies: Design and Practice’. </w:t>
      </w:r>
      <w:r w:rsidRPr="005A2A03">
        <w:rPr>
          <w:i/>
          <w:iCs/>
        </w:rPr>
        <w:t>Chin J Sociol</w:t>
      </w:r>
      <w:r w:rsidRPr="005A2A03">
        <w:t xml:space="preserve"> 34:1–32.</w:t>
      </w:r>
    </w:p>
    <w:p w14:paraId="3D492872" w14:textId="77777777" w:rsidR="005A2A03" w:rsidRPr="005A2A03" w:rsidRDefault="005A2A03" w:rsidP="005A2A03">
      <w:pPr>
        <w:pStyle w:val="Bibliography"/>
        <w:ind w:firstLine="480"/>
      </w:pPr>
      <w:r w:rsidRPr="005A2A03">
        <w:t xml:space="preserve">Yang, Gonghuan, Yu Wang, Yixin Zeng, George F. Gao, Xiaofeng Liang, Maigeng Zhou, Xia Wan, Shicheng Yu, Yuhong Jiang, Mohsen Naghavi, Theo Vos, Haidong Wang, Alan D. Lopez, and Christopher Jl Murray. 2013. ‘Rapid Health Transition in China, 1990–2010: Findings from the Global Burden of Disease Study 2010’. </w:t>
      </w:r>
      <w:r w:rsidRPr="005A2A03">
        <w:rPr>
          <w:i/>
          <w:iCs/>
        </w:rPr>
        <w:t>The Lancet</w:t>
      </w:r>
      <w:r w:rsidRPr="005A2A03">
        <w:t xml:space="preserve"> 381(9882):1987–2015. doi: 10.1016/S0140-6736(13)61097-1.</w:t>
      </w:r>
    </w:p>
    <w:p w14:paraId="3AA16951" w14:textId="77777777" w:rsidR="005A2A03" w:rsidRPr="005A2A03" w:rsidRDefault="005A2A03" w:rsidP="005A2A03">
      <w:pPr>
        <w:pStyle w:val="Bibliography"/>
        <w:ind w:firstLine="480"/>
      </w:pPr>
      <w:r w:rsidRPr="005A2A03">
        <w:lastRenderedPageBreak/>
        <w:t xml:space="preserve">YU Xiaoqi, ZHANG Yali, and YU Guoliang. 2022. ‘Prevalence of Mental Health Problems among Senior High School Students in Mainland of China from 2010 to 2020: A Meta-Analysis’. </w:t>
      </w:r>
      <w:r w:rsidRPr="005A2A03">
        <w:rPr>
          <w:i/>
          <w:iCs/>
        </w:rPr>
        <w:t>Advances in Psychological Science</w:t>
      </w:r>
      <w:r w:rsidRPr="005A2A03">
        <w:t xml:space="preserve"> 30(5):978. doi: 10.3724/SP.J.1042.2022.00978.</w:t>
      </w:r>
    </w:p>
    <w:p w14:paraId="5D522257" w14:textId="77777777" w:rsidR="005A2A03" w:rsidRPr="005A2A03" w:rsidRDefault="005A2A03" w:rsidP="005A2A03">
      <w:pPr>
        <w:pStyle w:val="Bibliography"/>
        <w:ind w:firstLine="480"/>
      </w:pPr>
      <w:r w:rsidRPr="005A2A03">
        <w:t xml:space="preserve">Zhang Yali, Jin Juanjuan, and Yu Guoliang. 2022. ‘Prevalence of mental health problems among junior high school students in Chinese mainland from 2010 to 2020: A meta-analysis’. </w:t>
      </w:r>
      <w:r w:rsidRPr="005A2A03">
        <w:rPr>
          <w:i/>
          <w:iCs/>
        </w:rPr>
        <w:t>Advances in Psychological Science</w:t>
      </w:r>
      <w:r w:rsidRPr="005A2A03">
        <w:t xml:space="preserve"> 30(5):965–77. doi: 10.3724/SP.J.1042.2022.00965.</w:t>
      </w:r>
    </w:p>
    <w:p w14:paraId="32FC3C3F" w14:textId="77777777" w:rsidR="005A2A03" w:rsidRPr="005A2A03" w:rsidRDefault="005A2A03" w:rsidP="005A2A03">
      <w:pPr>
        <w:pStyle w:val="Bibliography"/>
        <w:ind w:firstLine="480"/>
      </w:pPr>
      <w:r w:rsidRPr="005A2A03">
        <w:t>傅小兰</w:t>
      </w:r>
      <w:r w:rsidRPr="005A2A03">
        <w:t xml:space="preserve"> and </w:t>
      </w:r>
      <w:r w:rsidRPr="005A2A03">
        <w:t>张侃</w:t>
      </w:r>
      <w:r w:rsidRPr="005A2A03">
        <w:t xml:space="preserve">. 2023. </w:t>
      </w:r>
      <w:r w:rsidRPr="005A2A03">
        <w:rPr>
          <w:i/>
          <w:iCs/>
        </w:rPr>
        <w:t>心理健康蓝皮书</w:t>
      </w:r>
      <w:r w:rsidRPr="005A2A03">
        <w:rPr>
          <w:i/>
          <w:iCs/>
        </w:rPr>
        <w:t xml:space="preserve"> </w:t>
      </w:r>
      <w:r w:rsidRPr="005A2A03">
        <w:rPr>
          <w:i/>
          <w:iCs/>
        </w:rPr>
        <w:t>中国国民心理健康发展报告</w:t>
      </w:r>
      <w:r w:rsidRPr="005A2A03">
        <w:rPr>
          <w:i/>
          <w:iCs/>
        </w:rPr>
        <w:t>(2021-2022)</w:t>
      </w:r>
      <w:r w:rsidRPr="005A2A03">
        <w:t xml:space="preserve">. 1st ed. </w:t>
      </w:r>
      <w:r w:rsidRPr="005A2A03">
        <w:t>北京</w:t>
      </w:r>
      <w:r w:rsidRPr="005A2A03">
        <w:t xml:space="preserve">: </w:t>
      </w:r>
      <w:r w:rsidRPr="005A2A03">
        <w:t>社会科学文献出版社</w:t>
      </w:r>
      <w:r w:rsidRPr="005A2A03">
        <w:t>.</w:t>
      </w:r>
    </w:p>
    <w:p w14:paraId="11A01229" w14:textId="77777777" w:rsidR="005A2A03" w:rsidRPr="005A2A03" w:rsidRDefault="005A2A03" w:rsidP="005A2A03">
      <w:pPr>
        <w:pStyle w:val="Bibliography"/>
        <w:ind w:firstLine="480"/>
      </w:pPr>
      <w:r w:rsidRPr="005A2A03">
        <w:t>汪向东</w:t>
      </w:r>
      <w:r w:rsidRPr="005A2A03">
        <w:t xml:space="preserve">, </w:t>
      </w:r>
      <w:r w:rsidRPr="005A2A03">
        <w:t>王希林</w:t>
      </w:r>
      <w:r w:rsidRPr="005A2A03">
        <w:t xml:space="preserve">, and </w:t>
      </w:r>
      <w:r w:rsidRPr="005A2A03">
        <w:t>马弘</w:t>
      </w:r>
      <w:r w:rsidRPr="005A2A03">
        <w:t xml:space="preserve">. 1999. </w:t>
      </w:r>
      <w:r w:rsidRPr="005A2A03">
        <w:t>心理卫生评定量表手册</w:t>
      </w:r>
      <w:r w:rsidRPr="005A2A03">
        <w:t xml:space="preserve">. </w:t>
      </w:r>
      <w:r w:rsidRPr="005A2A03">
        <w:t>中国心理卫生杂志社</w:t>
      </w:r>
      <w:r w:rsidRPr="005A2A03">
        <w:t>.</w:t>
      </w:r>
    </w:p>
    <w:p w14:paraId="44E55722" w14:textId="77777777" w:rsidR="005A2A03" w:rsidRPr="005A2A03" w:rsidRDefault="005A2A03" w:rsidP="005A2A03">
      <w:pPr>
        <w:pStyle w:val="Bibliography"/>
        <w:ind w:firstLine="480"/>
      </w:pPr>
      <w:r w:rsidRPr="005A2A03">
        <w:t>荣丽敏</w:t>
      </w:r>
      <w:r w:rsidRPr="005A2A03">
        <w:t xml:space="preserve">, </w:t>
      </w:r>
      <w:r w:rsidRPr="005A2A03">
        <w:t>郑艺</w:t>
      </w:r>
      <w:r w:rsidRPr="005A2A03">
        <w:t xml:space="preserve">, </w:t>
      </w:r>
      <w:r w:rsidRPr="005A2A03">
        <w:t>段熙明</w:t>
      </w:r>
      <w:r w:rsidRPr="005A2A03">
        <w:t xml:space="preserve">, </w:t>
      </w:r>
      <w:r w:rsidRPr="005A2A03">
        <w:t>刘彦志</w:t>
      </w:r>
      <w:r w:rsidRPr="005A2A03">
        <w:t xml:space="preserve">, </w:t>
      </w:r>
      <w:r w:rsidRPr="005A2A03">
        <w:t>张晓燕</w:t>
      </w:r>
      <w:r w:rsidRPr="005A2A03">
        <w:t xml:space="preserve">, </w:t>
      </w:r>
      <w:r w:rsidRPr="005A2A03">
        <w:t>胡瑞宇</w:t>
      </w:r>
      <w:r w:rsidRPr="005A2A03">
        <w:t xml:space="preserve">, </w:t>
      </w:r>
      <w:r w:rsidRPr="005A2A03">
        <w:t>朱丽</w:t>
      </w:r>
      <w:r w:rsidRPr="005A2A03">
        <w:t xml:space="preserve">, </w:t>
      </w:r>
      <w:r w:rsidRPr="005A2A03">
        <w:t>黄悦勤</w:t>
      </w:r>
      <w:r w:rsidRPr="005A2A03">
        <w:t xml:space="preserve">, </w:t>
      </w:r>
      <w:r w:rsidRPr="005A2A03">
        <w:t>吴一波</w:t>
      </w:r>
      <w:r w:rsidRPr="005A2A03">
        <w:t xml:space="preserve">, </w:t>
      </w:r>
      <w:r w:rsidRPr="005A2A03">
        <w:t>慕福芹</w:t>
      </w:r>
      <w:r w:rsidRPr="005A2A03">
        <w:t xml:space="preserve">, and </w:t>
      </w:r>
      <w:r w:rsidRPr="005A2A03">
        <w:t>刘燕</w:t>
      </w:r>
      <w:r w:rsidRPr="005A2A03">
        <w:t>. 2023. ‘2021</w:t>
      </w:r>
      <w:r w:rsidRPr="005A2A03">
        <w:t>和</w:t>
      </w:r>
      <w:r w:rsidRPr="005A2A03">
        <w:t>2022</w:t>
      </w:r>
      <w:r w:rsidRPr="005A2A03">
        <w:t>年中国居民抑郁和焦虑症状及其共患的相关因素</w:t>
      </w:r>
      <w:r w:rsidRPr="005A2A03">
        <w:t xml:space="preserve">’. </w:t>
      </w:r>
      <w:r w:rsidRPr="005A2A03">
        <w:t>中国心理卫生杂志</w:t>
      </w:r>
      <w:r w:rsidRPr="005A2A03">
        <w:t xml:space="preserve"> (12):1023–30.</w:t>
      </w:r>
    </w:p>
    <w:p w14:paraId="2D4C7B95" w14:textId="77777777" w:rsidR="005A2A03" w:rsidRPr="005A2A03" w:rsidRDefault="005A2A03" w:rsidP="005A2A03">
      <w:pPr>
        <w:pStyle w:val="Bibliography"/>
        <w:ind w:firstLine="480"/>
      </w:pPr>
      <w:r w:rsidRPr="005A2A03">
        <w:t>章婕</w:t>
      </w:r>
      <w:r w:rsidRPr="005A2A03">
        <w:t xml:space="preserve">, </w:t>
      </w:r>
      <w:r w:rsidRPr="005A2A03">
        <w:t>吴振云</w:t>
      </w:r>
      <w:r w:rsidRPr="005A2A03">
        <w:t xml:space="preserve">, </w:t>
      </w:r>
      <w:r w:rsidRPr="005A2A03">
        <w:t>方格</w:t>
      </w:r>
      <w:r w:rsidRPr="005A2A03">
        <w:t xml:space="preserve">, </w:t>
      </w:r>
      <w:r w:rsidRPr="005A2A03">
        <w:t>李娟</w:t>
      </w:r>
      <w:r w:rsidRPr="005A2A03">
        <w:t xml:space="preserve">, </w:t>
      </w:r>
      <w:r w:rsidRPr="005A2A03">
        <w:t>韩布新</w:t>
      </w:r>
      <w:r w:rsidRPr="005A2A03">
        <w:t xml:space="preserve">, and </w:t>
      </w:r>
      <w:r w:rsidRPr="005A2A03">
        <w:t>陈祉妍</w:t>
      </w:r>
      <w:r w:rsidRPr="005A2A03">
        <w:t>. 2010. ‘</w:t>
      </w:r>
      <w:r w:rsidRPr="005A2A03">
        <w:t>流调中心抑郁量表全国城市常模的建立</w:t>
      </w:r>
      <w:r w:rsidRPr="005A2A03">
        <w:t xml:space="preserve">’. </w:t>
      </w:r>
      <w:r w:rsidRPr="005A2A03">
        <w:t>中国心理卫生杂志</w:t>
      </w:r>
      <w:r w:rsidRPr="005A2A03">
        <w:t xml:space="preserve"> 24(2):139–43.</w:t>
      </w:r>
    </w:p>
    <w:p w14:paraId="6B0CD4BA" w14:textId="7D18610A"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Hu Chuan-Peng" w:date="2024-01-11T21:14:00Z" w:initials="HC">
    <w:p w14:paraId="4F96621A" w14:textId="2B262F19" w:rsidR="00D84BCB" w:rsidRDefault="00D84BCB">
      <w:pPr>
        <w:pStyle w:val="CommentText"/>
        <w:ind w:firstLine="320"/>
        <w:rPr>
          <w:rFonts w:hint="eastAsia"/>
        </w:rPr>
      </w:pPr>
      <w:r>
        <w:rPr>
          <w:rStyle w:val="CommentReference"/>
        </w:rPr>
        <w:annotationRef/>
      </w:r>
      <w:r>
        <w:rPr>
          <w:rFonts w:hint="eastAsia"/>
        </w:rPr>
        <w:t>李医生也参与了编码内容的确定，这个应该得加上</w:t>
      </w:r>
    </w:p>
  </w:comment>
  <w:comment w:id="35" w:author="Hu Chuan-Peng" w:date="2024-01-11T20:47:00Z" w:initials="HC">
    <w:p w14:paraId="09FE20D4" w14:textId="79C0A599" w:rsidR="00BA06EB" w:rsidRDefault="00BA06EB">
      <w:pPr>
        <w:pStyle w:val="CommentText"/>
        <w:ind w:firstLine="320"/>
        <w:rPr>
          <w:rFonts w:hint="eastAsia"/>
        </w:rPr>
      </w:pPr>
      <w:r>
        <w:rPr>
          <w:rStyle w:val="CommentReference"/>
        </w:rPr>
        <w:annotationRef/>
      </w:r>
      <w:r>
        <w:rPr>
          <w:rFonts w:hint="eastAsia"/>
        </w:rPr>
        <w:t>我们自己结合这数据，直接得到一个合理的估计。</w:t>
      </w:r>
    </w:p>
  </w:comment>
  <w:comment w:id="64" w:author="Hu Chuan-Peng" w:date="2024-01-11T20:50:00Z" w:initials="HC">
    <w:p w14:paraId="0672A133" w14:textId="5479766F" w:rsidR="004A16BE" w:rsidRDefault="004A16BE">
      <w:pPr>
        <w:pStyle w:val="CommentText"/>
        <w:ind w:firstLine="320"/>
        <w:rPr>
          <w:rFonts w:hint="eastAsia"/>
        </w:rPr>
      </w:pPr>
      <w:r>
        <w:rPr>
          <w:rStyle w:val="CommentReference"/>
        </w:rPr>
        <w:annotationRef/>
      </w:r>
      <w:r>
        <w:rPr>
          <w:rFonts w:hint="eastAsia"/>
        </w:rPr>
        <w:t>这里也说一下儿童青少年中的抑郁导致的自杀与自伤</w:t>
      </w:r>
      <w:r w:rsidR="009857F1">
        <w:rPr>
          <w:rFonts w:hint="eastAsia"/>
        </w:rPr>
        <w:t>问题</w:t>
      </w:r>
    </w:p>
  </w:comment>
  <w:comment w:id="78" w:author="Hu Chuan-Peng" w:date="2024-01-10T17:52:00Z" w:initials="HC">
    <w:p w14:paraId="7FA2B057" w14:textId="118EA9F8" w:rsidR="005F3CD5" w:rsidRDefault="005F3CD5">
      <w:pPr>
        <w:pStyle w:val="CommentText"/>
        <w:ind w:firstLine="320"/>
      </w:pPr>
      <w:r>
        <w:rPr>
          <w:rStyle w:val="CommentReference"/>
        </w:rPr>
        <w:annotationRef/>
      </w:r>
      <w:r>
        <w:rPr>
          <w:rFonts w:hint="eastAsia"/>
        </w:rPr>
        <w:t>李瑛老师他们的应该算一个数据</w:t>
      </w:r>
      <w:r w:rsidR="00820A8E">
        <w:rPr>
          <w:rFonts w:hint="eastAsia"/>
        </w:rPr>
        <w:t>。</w:t>
      </w:r>
    </w:p>
  </w:comment>
  <w:comment w:id="79" w:author="浩远 汪" w:date="2024-01-10T18:42:00Z" w:initials="浩汪">
    <w:p w14:paraId="1595DC56" w14:textId="52FDB2CD" w:rsidR="00EC0013" w:rsidRDefault="00EC0013">
      <w:pPr>
        <w:pStyle w:val="CommentText"/>
        <w:ind w:firstLine="320"/>
      </w:pPr>
      <w:r>
        <w:rPr>
          <w:rStyle w:val="CommentReference"/>
        </w:rPr>
        <w:annotationRef/>
      </w:r>
      <w:r>
        <w:rPr>
          <w:rFonts w:hint="eastAsia"/>
        </w:rPr>
        <w:t>是的，</w:t>
      </w:r>
      <w:r>
        <w:fldChar w:fldCharType="begin"/>
      </w:r>
      <w: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fldChar w:fldCharType="separate"/>
      </w:r>
      <w:r w:rsidRPr="00DB3426">
        <w:t>Deng et al. (</w:t>
      </w:r>
      <w:r w:rsidRPr="00DB3426">
        <w:rPr>
          <w:rStyle w:val="innerzoteroCitation"/>
        </w:rPr>
        <w:t>2023</w:t>
      </w:r>
      <w:r w:rsidRPr="00DB3426">
        <w:t>)</w:t>
      </w:r>
      <w:r>
        <w:fldChar w:fldCharType="end"/>
      </w:r>
      <w:r>
        <w:rPr>
          <w:rFonts w:hint="eastAsia"/>
        </w:rPr>
        <w:t>就是李瑛老师的那篇文章，他是通信作者排在最后了。</w:t>
      </w:r>
    </w:p>
  </w:comment>
  <w:comment w:id="86" w:author="Hu Chuan-Peng" w:date="2024-01-11T20:54:00Z" w:initials="HC">
    <w:p w14:paraId="1D5D7A51" w14:textId="4846DCEE" w:rsidR="005C7FDF" w:rsidRDefault="005C7FDF">
      <w:pPr>
        <w:pStyle w:val="CommentText"/>
        <w:ind w:firstLine="320"/>
      </w:pPr>
      <w:r>
        <w:rPr>
          <w:rStyle w:val="CommentReference"/>
        </w:rPr>
        <w:annotationRef/>
      </w:r>
      <w:r>
        <w:t>Full name</w:t>
      </w:r>
    </w:p>
  </w:comment>
  <w:comment w:id="96" w:author="Hu Chuan-Peng" w:date="2024-01-11T20:55:00Z" w:initials="HC">
    <w:p w14:paraId="4C6CDA63" w14:textId="5C7F39E6" w:rsidR="00587D6D" w:rsidRDefault="00587D6D">
      <w:pPr>
        <w:pStyle w:val="CommentText"/>
        <w:ind w:firstLine="320"/>
        <w:rPr>
          <w:rFonts w:hint="eastAsia"/>
        </w:rPr>
      </w:pPr>
      <w:r>
        <w:rPr>
          <w:rStyle w:val="CommentReference"/>
        </w:rPr>
        <w:annotationRef/>
      </w:r>
      <w:r>
        <w:rPr>
          <w:rFonts w:hint="eastAsia"/>
        </w:rPr>
        <w:t>这里似乎还缺一句话来收尾</w:t>
      </w:r>
    </w:p>
  </w:comment>
  <w:comment w:id="109" w:author="Hu Chuan-Peng" w:date="2024-01-11T20:55:00Z" w:initials="HC">
    <w:p w14:paraId="312D9BCE" w14:textId="1C764F1C" w:rsidR="00EF3545" w:rsidRDefault="00EF3545">
      <w:pPr>
        <w:pStyle w:val="CommentText"/>
        <w:ind w:firstLine="320"/>
      </w:pPr>
      <w:r>
        <w:rPr>
          <w:rStyle w:val="CommentReference"/>
        </w:rPr>
        <w:annotationRef/>
      </w:r>
      <w:r>
        <w:rPr>
          <w:rFonts w:hint="eastAsia"/>
        </w:rPr>
        <w:t>文献</w:t>
      </w:r>
    </w:p>
  </w:comment>
  <w:comment w:id="125" w:author="Hu Chuan-Peng" w:date="2024-01-11T21:18:00Z" w:initials="HC">
    <w:p w14:paraId="16D5BFCF" w14:textId="0439A108" w:rsidR="001272A3" w:rsidRDefault="001272A3">
      <w:pPr>
        <w:pStyle w:val="CommentText"/>
        <w:ind w:firstLine="320"/>
      </w:pPr>
      <w:r>
        <w:rPr>
          <w:rStyle w:val="CommentReference"/>
        </w:rPr>
        <w:annotationRef/>
      </w:r>
      <w:r>
        <w:rPr>
          <w:rFonts w:hint="eastAsia"/>
        </w:rPr>
        <w:t>引文的格式再检查一下</w:t>
      </w:r>
    </w:p>
  </w:comment>
  <w:comment w:id="128" w:author="浩远 汪" w:date="2024-01-04T14:20:00Z" w:initials="浩汪">
    <w:p w14:paraId="4C0FCAA5" w14:textId="0E99B02E" w:rsidR="002B7A6B" w:rsidRDefault="002B7A6B" w:rsidP="002B7A6B">
      <w:pPr>
        <w:pStyle w:val="CommentText"/>
        <w:ind w:firstLine="320"/>
      </w:pPr>
      <w:r>
        <w:rPr>
          <w:rStyle w:val="CommentReference"/>
        </w:rPr>
        <w:annotationRef/>
      </w:r>
      <w:r>
        <w:rPr>
          <w:rFonts w:hint="eastAsia"/>
        </w:rPr>
        <w:t>新加了一些，您看看是否还得再补充</w:t>
      </w:r>
    </w:p>
    <w:p w14:paraId="51C205C7" w14:textId="14DDECCB" w:rsidR="002B7A6B" w:rsidRPr="002B7A6B" w:rsidRDefault="002B7A6B">
      <w:pPr>
        <w:pStyle w:val="CommentText"/>
        <w:ind w:leftChars="150" w:left="360" w:firstLine="480"/>
      </w:pPr>
    </w:p>
  </w:comment>
  <w:comment w:id="135" w:author="Hu Chuan-Peng" w:date="2024-01-10T18:02:00Z" w:initials="HC">
    <w:p w14:paraId="3C2B4CFA" w14:textId="19DC3F73" w:rsidR="00F46054" w:rsidRDefault="00F46054">
      <w:pPr>
        <w:pStyle w:val="CommentText"/>
        <w:ind w:firstLine="320"/>
      </w:pPr>
      <w:r>
        <w:rPr>
          <w:rStyle w:val="CommentReference"/>
        </w:rPr>
        <w:annotationRef/>
      </w:r>
      <w:r>
        <w:rPr>
          <w:rFonts w:hint="eastAsia"/>
        </w:rPr>
        <w:t>这种方式是我之前想说的，调查名，后面跟一个参考文献</w:t>
      </w:r>
      <w:r w:rsidR="00F23222">
        <w:rPr>
          <w:rFonts w:hint="eastAsia"/>
        </w:rPr>
        <w:t>，而不是直接参考文献，这样别人不看参考文献根本不知道你说是哪个调查。</w:t>
      </w:r>
    </w:p>
  </w:comment>
  <w:comment w:id="136" w:author="浩远 汪" w:date="2024-01-11T10:46:00Z" w:initials="浩汪">
    <w:p w14:paraId="713C3B8B" w14:textId="0697B3C0" w:rsidR="001A5278" w:rsidRPr="001A5278" w:rsidRDefault="001A5278">
      <w:pPr>
        <w:pStyle w:val="CommentText"/>
        <w:ind w:firstLine="320"/>
      </w:pPr>
      <w:r>
        <w:rPr>
          <w:rStyle w:val="CommentReference"/>
        </w:rPr>
        <w:annotationRef/>
      </w:r>
      <w:r>
        <w:rPr>
          <w:rFonts w:hint="eastAsia"/>
        </w:rPr>
        <w:t>已更改</w:t>
      </w:r>
    </w:p>
  </w:comment>
  <w:comment w:id="146" w:author="Hu Chuan-Peng" w:date="2024-01-11T21:32:00Z" w:initials="HC">
    <w:p w14:paraId="52EF73AC" w14:textId="116E1975" w:rsidR="0095577A" w:rsidRDefault="0095577A">
      <w:pPr>
        <w:pStyle w:val="CommentText"/>
        <w:ind w:firstLine="320"/>
        <w:rPr>
          <w:rFonts w:hint="eastAsia"/>
        </w:rPr>
      </w:pPr>
      <w:r>
        <w:rPr>
          <w:rStyle w:val="CommentReference"/>
        </w:rPr>
        <w:annotationRef/>
      </w:r>
      <w:r>
        <w:t>这个</w:t>
      </w:r>
      <w:r>
        <w:rPr>
          <w:rFonts w:hint="eastAsia"/>
        </w:rPr>
        <w:t>表述还是太模糊，还得想怎么变得更精确。</w:t>
      </w:r>
    </w:p>
  </w:comment>
  <w:comment w:id="151" w:author="Hu Chuan-Peng" w:date="2024-01-10T17:58:00Z" w:initials="HC">
    <w:p w14:paraId="57A7490D" w14:textId="0FD7CF72" w:rsidR="00F06A71" w:rsidRDefault="00F06A71">
      <w:pPr>
        <w:pStyle w:val="CommentText"/>
        <w:ind w:firstLine="320"/>
      </w:pPr>
      <w:r>
        <w:rPr>
          <w:rStyle w:val="CommentReference"/>
        </w:rPr>
        <w:annotationRef/>
      </w:r>
      <w:r>
        <w:rPr>
          <w:rFonts w:hint="eastAsia"/>
        </w:rPr>
        <w:t>注意这个空格</w:t>
      </w:r>
    </w:p>
  </w:comment>
  <w:comment w:id="172" w:author="Hu Chuan-Peng" w:date="2023-11-18T14:38:00Z" w:initials="HC">
    <w:p w14:paraId="46AFE35D" w14:textId="77777777" w:rsidR="0077489C" w:rsidRDefault="0077489C" w:rsidP="0077489C">
      <w:pPr>
        <w:pStyle w:val="CommentText"/>
        <w:ind w:firstLine="320"/>
      </w:pPr>
      <w:r>
        <w:rPr>
          <w:rStyle w:val="CommentReference"/>
        </w:rPr>
        <w:annotationRef/>
      </w:r>
      <w:r>
        <w:rPr>
          <w:rFonts w:hint="eastAsia"/>
        </w:rPr>
        <w:t>是否可以把这个图变成二维的？</w:t>
      </w:r>
    </w:p>
    <w:p w14:paraId="64B241AC" w14:textId="77777777" w:rsidR="0077489C" w:rsidRDefault="0077489C" w:rsidP="0077489C">
      <w:pPr>
        <w:pStyle w:val="CommentText"/>
        <w:ind w:leftChars="75" w:left="180" w:firstLine="480"/>
      </w:pPr>
      <w:r>
        <w:rPr>
          <w:rFonts w:hint="eastAsia"/>
        </w:rPr>
        <w:t>横轴是每个问卷所测量的症状数据，纵轴是它被引用的次数。</w:t>
      </w:r>
    </w:p>
  </w:comment>
  <w:comment w:id="173" w:author="浩远 汪" w:date="2023-11-19T16:39:00Z" w:initials="浩汪">
    <w:p w14:paraId="258E49FD" w14:textId="77777777" w:rsidR="0077489C" w:rsidRDefault="0077489C" w:rsidP="0077489C">
      <w:pPr>
        <w:pStyle w:val="CommentText"/>
        <w:ind w:firstLine="320"/>
      </w:pPr>
      <w:r>
        <w:rPr>
          <w:rStyle w:val="CommentReference"/>
        </w:rPr>
        <w:annotationRef/>
      </w:r>
      <w:r>
        <w:rPr>
          <w:rStyle w:val="CommentReference"/>
        </w:rPr>
        <w:annotationRef/>
      </w:r>
      <w:r>
        <w:rPr>
          <w:rFonts w:hint="eastAsia"/>
        </w:rPr>
        <w:t>是类似下面这样的图吗？是的话可以让孟真再美化下。把这些点想办法加上量表名称。</w:t>
      </w:r>
    </w:p>
    <w:p w14:paraId="5EB934F7" w14:textId="77777777" w:rsidR="0077489C" w:rsidRPr="00F545D7" w:rsidRDefault="0077489C" w:rsidP="0077489C">
      <w:pPr>
        <w:pStyle w:val="CommentText"/>
        <w:ind w:leftChars="75" w:left="180" w:firstLine="480"/>
      </w:pPr>
    </w:p>
  </w:comment>
  <w:comment w:id="174" w:author="Hu Chuan-Peng" w:date="2023-11-21T10:51:00Z" w:initials="HC">
    <w:p w14:paraId="0231E191" w14:textId="77777777" w:rsidR="0077489C" w:rsidRDefault="0077489C" w:rsidP="0077489C">
      <w:pPr>
        <w:pStyle w:val="CommentText"/>
        <w:ind w:firstLine="320"/>
      </w:pPr>
      <w:r>
        <w:rPr>
          <w:rStyle w:val="CommentReference"/>
        </w:rPr>
        <w:annotationRef/>
      </w:r>
      <w:r>
        <w:rPr>
          <w:rFonts w:hint="eastAsia"/>
        </w:rPr>
        <w:t>形式上是对的，美化一下应该比较好。</w:t>
      </w:r>
    </w:p>
  </w:comment>
  <w:comment w:id="176" w:author="Hu Chuan-Peng" w:date="2023-11-21T10:56:00Z" w:initials="HC">
    <w:p w14:paraId="4EA7387D" w14:textId="77777777" w:rsidR="0077489C" w:rsidRDefault="0077489C" w:rsidP="0077489C">
      <w:pPr>
        <w:pStyle w:val="CommentText"/>
        <w:ind w:firstLine="320"/>
      </w:pPr>
      <w:r>
        <w:rPr>
          <w:rStyle w:val="CommentReference"/>
        </w:rPr>
        <w:annotationRef/>
      </w:r>
      <w:r>
        <w:rPr>
          <w:rFonts w:hint="eastAsia"/>
        </w:rPr>
        <w:t>用</w:t>
      </w:r>
      <w:r>
        <w:rPr>
          <w:rFonts w:hint="eastAsia"/>
        </w:rPr>
        <w:t xml:space="preserve">Spearman </w:t>
      </w:r>
      <w:r>
        <w:t xml:space="preserve">+ </w:t>
      </w:r>
      <w:r>
        <w:rPr>
          <w:rFonts w:hint="eastAsia"/>
        </w:rPr>
        <w:t>bootes</w:t>
      </w:r>
      <w:r>
        <w:rPr>
          <w:rFonts w:hint="eastAsia"/>
        </w:rPr>
        <w:t>这个包来算一下</w:t>
      </w:r>
    </w:p>
  </w:comment>
  <w:comment w:id="177" w:author="浩远 汪" w:date="2023-12-29T10:53:00Z" w:initials="浩汪">
    <w:p w14:paraId="131117A7" w14:textId="64B23DD3" w:rsidR="00C572F2" w:rsidRDefault="00C572F2">
      <w:pPr>
        <w:pStyle w:val="CommentText"/>
        <w:ind w:firstLine="320"/>
      </w:pPr>
      <w:r>
        <w:rPr>
          <w:rStyle w:val="CommentReference"/>
        </w:rPr>
        <w:annotationRef/>
      </w:r>
      <w:r>
        <w:rPr>
          <w:rFonts w:hint="eastAsia"/>
        </w:rPr>
        <w:t>已更改</w:t>
      </w:r>
    </w:p>
  </w:comment>
  <w:comment w:id="183" w:author="Hu Chuan-Peng" w:date="2023-11-17T17:05:00Z" w:initials="HC">
    <w:p w14:paraId="002EF1D4" w14:textId="77777777" w:rsidR="0077489C" w:rsidRDefault="0077489C" w:rsidP="0077489C">
      <w:pPr>
        <w:pStyle w:val="CommentText"/>
        <w:ind w:firstLine="320"/>
      </w:pPr>
      <w:r>
        <w:rPr>
          <w:rStyle w:val="CommentReference"/>
        </w:rPr>
        <w:annotationRef/>
      </w:r>
      <w:r>
        <w:t>这个的分母</w:t>
      </w:r>
      <w:r>
        <w:rPr>
          <w:rFonts w:hint="eastAsia"/>
        </w:rPr>
        <w:t>是什么？</w:t>
      </w:r>
    </w:p>
  </w:comment>
  <w:comment w:id="184" w:author="浩远 汪" w:date="2023-11-18T09:05:00Z" w:initials="浩汪">
    <w:p w14:paraId="23FFF10A" w14:textId="77777777" w:rsidR="0077489C" w:rsidRDefault="0077489C" w:rsidP="0077489C">
      <w:pPr>
        <w:pStyle w:val="CommentText"/>
        <w:ind w:firstLine="320"/>
      </w:pPr>
      <w:r>
        <w:rPr>
          <w:rStyle w:val="CommentReference"/>
        </w:rPr>
        <w:annotationRef/>
      </w:r>
      <w:r>
        <w:rPr>
          <w:rFonts w:hint="eastAsia"/>
        </w:rPr>
        <w:t>传鹏好，这里的算法是这样的。</w:t>
      </w:r>
    </w:p>
    <w:p w14:paraId="2CCEC7C1" w14:textId="77777777" w:rsidR="0077489C" w:rsidRDefault="0077489C" w:rsidP="0077489C">
      <w:pPr>
        <w:pStyle w:val="CommentText"/>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r>
        <w:rPr>
          <w:rFonts w:hint="eastAsia"/>
        </w:rPr>
        <w:t>dsi</w:t>
      </w:r>
      <w:r>
        <w:rPr>
          <w:rFonts w:hint="eastAsia"/>
        </w:rPr>
        <w:t>测量到了其中的</w:t>
      </w:r>
      <w:r>
        <w:rPr>
          <w:rFonts w:hint="eastAsia"/>
        </w:rPr>
        <w:t>2</w:t>
      </w:r>
      <w:r>
        <w:t>0</w:t>
      </w:r>
      <w:r>
        <w:rPr>
          <w:rFonts w:hint="eastAsia"/>
        </w:rPr>
        <w:t>个，所以是</w:t>
      </w:r>
      <w:r>
        <w:rPr>
          <w:rFonts w:hint="eastAsia"/>
        </w:rPr>
        <w:t>2</w:t>
      </w:r>
      <w:r>
        <w:t>0/28=71%</w:t>
      </w:r>
    </w:p>
  </w:comment>
  <w:comment w:id="185" w:author="Hu Chuan-Peng" w:date="2023-11-18T14:13:00Z" w:initials="HC">
    <w:p w14:paraId="13D2050B" w14:textId="77777777" w:rsidR="0077489C" w:rsidRDefault="0077489C" w:rsidP="0077489C">
      <w:pPr>
        <w:pStyle w:val="CommentText"/>
        <w:ind w:firstLine="320"/>
      </w:pPr>
      <w:r>
        <w:rPr>
          <w:rStyle w:val="CommentReference"/>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186" w:author="浩远 汪" w:date="2023-11-19T16:40:00Z" w:initials="浩汪">
    <w:p w14:paraId="7B1826DF" w14:textId="77777777" w:rsidR="0077489C" w:rsidRDefault="0077489C" w:rsidP="0077489C">
      <w:pPr>
        <w:pStyle w:val="CommentText"/>
        <w:ind w:firstLine="320"/>
      </w:pPr>
      <w:r>
        <w:rPr>
          <w:rStyle w:val="CommentReference"/>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CommentText"/>
        <w:ind w:leftChars="75" w:left="180" w:firstLine="480"/>
      </w:pPr>
      <w:r>
        <w:t>1. depressed mood; 2. markedly diminished interest or</w:t>
      </w:r>
    </w:p>
    <w:p w14:paraId="333C6047" w14:textId="77777777" w:rsidR="0077489C" w:rsidRDefault="0077489C" w:rsidP="0077489C">
      <w:pPr>
        <w:pStyle w:val="CommentText"/>
        <w:ind w:leftChars="75" w:left="180" w:firstLineChars="0" w:firstLine="0"/>
      </w:pPr>
      <w:r>
        <w:t>pleasure; 3. increase or decrease in either weight or</w:t>
      </w:r>
    </w:p>
    <w:p w14:paraId="2E464DF9" w14:textId="77777777" w:rsidR="0077489C" w:rsidRDefault="0077489C" w:rsidP="0077489C">
      <w:pPr>
        <w:pStyle w:val="CommentText"/>
        <w:ind w:leftChars="75" w:left="180" w:firstLine="480"/>
      </w:pPr>
      <w:r>
        <w:t>appetite; 4. insomnia or hypersomnia; 5. psychomotor</w:t>
      </w:r>
    </w:p>
    <w:p w14:paraId="5A2A1C8D" w14:textId="77777777" w:rsidR="0077489C" w:rsidRDefault="0077489C" w:rsidP="0077489C">
      <w:pPr>
        <w:pStyle w:val="CommentText"/>
        <w:ind w:leftChars="75" w:left="180" w:firstLine="480"/>
      </w:pPr>
      <w:r>
        <w:t>agitation or retardation; 6. fatigue or loss of energy;</w:t>
      </w:r>
      <w:r w:rsidRPr="00F50C2E">
        <w:t xml:space="preserve"> </w:t>
      </w:r>
      <w:r>
        <w:t>7. feelings of worthlessness or inappropriate guilt; 8. dimin-</w:t>
      </w:r>
    </w:p>
    <w:p w14:paraId="1C9637EC" w14:textId="77777777" w:rsidR="0077489C" w:rsidRDefault="0077489C" w:rsidP="0077489C">
      <w:pPr>
        <w:pStyle w:val="CommentText"/>
        <w:ind w:leftChars="75" w:left="180" w:firstLine="480"/>
      </w:pPr>
      <w:r>
        <w:t>ished ability to think or concentrate, or indecisiveness; and</w:t>
      </w:r>
    </w:p>
    <w:p w14:paraId="49EC2563" w14:textId="77777777" w:rsidR="0077489C" w:rsidRDefault="0077489C" w:rsidP="0077489C">
      <w:pPr>
        <w:pStyle w:val="CommentText"/>
        <w:ind w:leftChars="75" w:left="180" w:firstLine="480"/>
      </w:pPr>
      <w:r>
        <w:t>9. recurrent thoughts of death or recurrent suicidal idea-tion.</w:t>
      </w:r>
      <w:r>
        <w:rPr>
          <w:rFonts w:hint="eastAsia"/>
        </w:rPr>
        <w:t>”</w:t>
      </w:r>
    </w:p>
    <w:p w14:paraId="036319D7" w14:textId="77777777" w:rsidR="0077489C" w:rsidRDefault="0077489C" w:rsidP="0077489C">
      <w:pPr>
        <w:pStyle w:val="CommentText"/>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CommentText"/>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CommentText"/>
        <w:ind w:leftChars="75" w:left="180" w:firstLine="480"/>
      </w:pPr>
    </w:p>
  </w:comment>
  <w:comment w:id="187" w:author="Hu Chuan-Peng" w:date="2023-11-21T11:05:00Z" w:initials="HC">
    <w:p w14:paraId="57CEACC4" w14:textId="77777777" w:rsidR="0077489C" w:rsidRDefault="0077489C" w:rsidP="0077489C">
      <w:pPr>
        <w:pStyle w:val="CommentText"/>
        <w:ind w:firstLine="320"/>
      </w:pPr>
      <w:r>
        <w:rPr>
          <w:rStyle w:val="CommentReference"/>
        </w:rPr>
        <w:annotationRef/>
      </w:r>
      <w:r>
        <w:t xml:space="preserve">OK, </w:t>
      </w:r>
      <w:r>
        <w:rPr>
          <w:rFonts w:hint="eastAsia"/>
        </w:rPr>
        <w:t>我在前面进行了修改，你再看看是否合理。</w:t>
      </w:r>
    </w:p>
  </w:comment>
  <w:comment w:id="188" w:author="浩远 汪" w:date="2023-12-29T10:53:00Z" w:initials="浩汪">
    <w:p w14:paraId="77683141" w14:textId="77777777" w:rsidR="00C572F2" w:rsidRDefault="00C572F2">
      <w:pPr>
        <w:pStyle w:val="CommentText"/>
        <w:ind w:firstLine="320"/>
      </w:pPr>
      <w:r>
        <w:rPr>
          <w:rStyle w:val="CommentReference"/>
        </w:rPr>
        <w:annotationRef/>
      </w:r>
      <w:r>
        <w:rPr>
          <w:rFonts w:hint="eastAsia"/>
        </w:rPr>
        <w:t>没有问题</w:t>
      </w:r>
    </w:p>
    <w:p w14:paraId="24FABC2B" w14:textId="17D5096C" w:rsidR="00C572F2" w:rsidRDefault="00C572F2">
      <w:pPr>
        <w:pStyle w:val="CommentText"/>
        <w:ind w:leftChars="75" w:left="180" w:firstLine="480"/>
      </w:pPr>
    </w:p>
  </w:comment>
  <w:comment w:id="189" w:author="Hu Chuan-Peng" w:date="2023-11-17T17:09:00Z" w:initials="HC">
    <w:p w14:paraId="2EC6BB90" w14:textId="77777777" w:rsidR="0077489C" w:rsidRDefault="0077489C" w:rsidP="0077489C">
      <w:pPr>
        <w:pStyle w:val="CommentText"/>
        <w:ind w:firstLine="320"/>
      </w:pPr>
      <w:r>
        <w:rPr>
          <w:rStyle w:val="CommentReference"/>
        </w:rPr>
        <w:annotationRef/>
      </w:r>
      <w:r>
        <w:rPr>
          <w:rFonts w:hint="eastAsia"/>
        </w:rPr>
        <w:t>但是我们也有这个这复合症状？？出现第三多的就是它</w:t>
      </w:r>
    </w:p>
  </w:comment>
  <w:comment w:id="190" w:author="浩远 汪" w:date="2023-11-18T09:08:00Z" w:initials="浩汪">
    <w:p w14:paraId="19164D6B" w14:textId="77777777" w:rsidR="0077489C" w:rsidRDefault="0077489C" w:rsidP="0077489C">
      <w:pPr>
        <w:pStyle w:val="CommentText"/>
        <w:ind w:firstLine="320"/>
      </w:pPr>
      <w:r>
        <w:rPr>
          <w:rStyle w:val="CommentReference"/>
        </w:rPr>
        <w:annotationRef/>
      </w:r>
      <w:r>
        <w:rPr>
          <w:rFonts w:hint="eastAsia"/>
        </w:rPr>
        <w:t>这里确实搞错了，更改了说法。</w:t>
      </w:r>
    </w:p>
  </w:comment>
  <w:comment w:id="191" w:author="Hu Chuan-Peng" w:date="2023-11-18T14:16:00Z" w:initials="HC">
    <w:p w14:paraId="07A4CE01" w14:textId="77777777" w:rsidR="0077489C" w:rsidRDefault="0077489C" w:rsidP="0077489C">
      <w:pPr>
        <w:pStyle w:val="CommentText"/>
        <w:ind w:firstLine="320"/>
      </w:pPr>
      <w:r>
        <w:rPr>
          <w:rStyle w:val="CommentReference"/>
        </w:rPr>
        <w:annotationRef/>
      </w:r>
      <w:r>
        <w:rPr>
          <w:rFonts w:hint="eastAsia"/>
        </w:rPr>
        <w:t>这个症状就叫“</w:t>
      </w:r>
      <w:r w:rsidRPr="00E06B95">
        <w:t>markedly diminished interest or pleasure</w:t>
      </w:r>
      <w:r>
        <w:rPr>
          <w:rFonts w:hint="eastAsia"/>
        </w:rPr>
        <w:t>”？</w:t>
      </w:r>
    </w:p>
  </w:comment>
  <w:comment w:id="192" w:author="浩远 汪" w:date="2023-11-19T16:40:00Z" w:initials="浩汪">
    <w:p w14:paraId="587F9E74" w14:textId="77777777" w:rsidR="0077489C" w:rsidRDefault="0077489C" w:rsidP="0077489C">
      <w:pPr>
        <w:pStyle w:val="CommentText"/>
        <w:ind w:firstLine="320"/>
      </w:pPr>
      <w:r>
        <w:rPr>
          <w:rStyle w:val="CommentReference"/>
        </w:rPr>
        <w:annotationRef/>
      </w:r>
      <w:r>
        <w:rPr>
          <w:rFonts w:hint="eastAsia"/>
        </w:rPr>
        <w:t>是的就叫这个名字。</w:t>
      </w:r>
    </w:p>
  </w:comment>
  <w:comment w:id="193" w:author="Hu Chuan-Peng" w:date="2023-11-17T17:10:00Z" w:initials="HC">
    <w:p w14:paraId="32EEBAC8" w14:textId="77777777" w:rsidR="0077489C" w:rsidRDefault="0077489C" w:rsidP="0077489C">
      <w:pPr>
        <w:pStyle w:val="CommentText"/>
        <w:ind w:firstLine="320"/>
      </w:pPr>
      <w:r>
        <w:rPr>
          <w:rStyle w:val="CommentReference"/>
        </w:rPr>
        <w:annotationRef/>
      </w:r>
      <w:r>
        <w:rPr>
          <w:rFonts w:hint="eastAsia"/>
        </w:rPr>
        <w:t>这里的逻辑不是特别清楚</w:t>
      </w:r>
    </w:p>
  </w:comment>
  <w:comment w:id="194" w:author="浩远 汪" w:date="2023-11-18T09:09:00Z" w:initials="浩汪">
    <w:p w14:paraId="0B80610D" w14:textId="77777777" w:rsidR="0077489C" w:rsidRDefault="0077489C" w:rsidP="0077489C">
      <w:pPr>
        <w:pStyle w:val="CommentText"/>
        <w:ind w:firstLineChars="125"/>
      </w:pPr>
      <w:r>
        <w:rPr>
          <w:rStyle w:val="CommentReference"/>
        </w:rPr>
        <w:annotationRef/>
      </w:r>
      <w:r>
        <w:rPr>
          <w:rFonts w:hint="eastAsia"/>
        </w:rPr>
        <w:t>尝试改写了一下说法。实际意思为他们不区分复合症状和特殊症状的情况下，合并为同一个症状。</w:t>
      </w:r>
    </w:p>
  </w:comment>
  <w:comment w:id="196" w:author="Hu Chuan-Peng" w:date="2023-11-17T17:12:00Z" w:initials="HC">
    <w:p w14:paraId="0F2900C2" w14:textId="77777777" w:rsidR="0077489C" w:rsidRDefault="0077489C" w:rsidP="0077489C">
      <w:pPr>
        <w:pStyle w:val="CommentText"/>
        <w:ind w:firstLine="320"/>
      </w:pPr>
      <w:r>
        <w:rPr>
          <w:rStyle w:val="CommentReference"/>
        </w:rPr>
        <w:annotationRef/>
      </w:r>
      <w:r>
        <w:rPr>
          <w:rFonts w:hint="eastAsia"/>
        </w:rPr>
        <w:t>方法部分没有描述这个相关的计算？</w:t>
      </w:r>
    </w:p>
  </w:comment>
  <w:comment w:id="197" w:author="浩远 汪" w:date="2023-11-18T09:11:00Z" w:initials="浩汪">
    <w:p w14:paraId="330EC069" w14:textId="77777777" w:rsidR="0077489C" w:rsidRDefault="0077489C" w:rsidP="0077489C">
      <w:pPr>
        <w:pStyle w:val="CommentText"/>
        <w:ind w:firstLine="320"/>
      </w:pPr>
      <w:r>
        <w:rPr>
          <w:rStyle w:val="CommentReference"/>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6621A" w15:done="0"/>
  <w15:commentEx w15:paraId="09FE20D4" w15:done="0"/>
  <w15:commentEx w15:paraId="0672A133" w15:done="0"/>
  <w15:commentEx w15:paraId="7FA2B057" w15:done="1"/>
  <w15:commentEx w15:paraId="1595DC56" w15:paraIdParent="7FA2B057" w15:done="1"/>
  <w15:commentEx w15:paraId="1D5D7A51" w15:done="0"/>
  <w15:commentEx w15:paraId="4C6CDA63" w15:done="0"/>
  <w15:commentEx w15:paraId="312D9BCE" w15:done="0"/>
  <w15:commentEx w15:paraId="16D5BFCF" w15:done="0"/>
  <w15:commentEx w15:paraId="51C205C7" w15:done="1"/>
  <w15:commentEx w15:paraId="3C2B4CFA" w15:done="1"/>
  <w15:commentEx w15:paraId="713C3B8B" w15:paraIdParent="3C2B4CFA" w15:done="1"/>
  <w15:commentEx w15:paraId="52EF73AC" w15:done="0"/>
  <w15:commentEx w15:paraId="57A7490D"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A05E0C0" w16cex:dateUtc="2024-01-11T13:14:00Z"/>
  <w16cex:commentExtensible w16cex:durableId="70A37F70" w16cex:dateUtc="2024-01-11T12:47:00Z"/>
  <w16cex:commentExtensible w16cex:durableId="6CAFBFD2" w16cex:dateUtc="2024-01-11T12:50:00Z"/>
  <w16cex:commentExtensible w16cex:durableId="7A4DB9BD" w16cex:dateUtc="2024-01-10T09:52:00Z"/>
  <w16cex:commentExtensible w16cex:durableId="276FFAF0" w16cex:dateUtc="2024-01-10T10:42:00Z"/>
  <w16cex:commentExtensible w16cex:durableId="71B19A18" w16cex:dateUtc="2024-01-11T12:54:00Z"/>
  <w16cex:commentExtensible w16cex:durableId="334E74A6" w16cex:dateUtc="2024-01-11T12:55:00Z"/>
  <w16cex:commentExtensible w16cex:durableId="775059C6" w16cex:dateUtc="2024-01-11T12:55:00Z"/>
  <w16cex:commentExtensible w16cex:durableId="162FBC40" w16cex:dateUtc="2024-01-11T13:18:00Z"/>
  <w16cex:commentExtensible w16cex:durableId="1C378BFA" w16cex:dateUtc="2024-01-04T06:20:00Z"/>
  <w16cex:commentExtensible w16cex:durableId="2EC35766" w16cex:dateUtc="2024-01-10T10:02:00Z"/>
  <w16cex:commentExtensible w16cex:durableId="60F02CB8" w16cex:dateUtc="2024-01-11T02:46:00Z"/>
  <w16cex:commentExtensible w16cex:durableId="1DE16793" w16cex:dateUtc="2024-01-11T13:32:00Z"/>
  <w16cex:commentExtensible w16cex:durableId="730DB176" w16cex:dateUtc="2024-01-10T09:58: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6621A" w16cid:durableId="4A05E0C0"/>
  <w16cid:commentId w16cid:paraId="09FE20D4" w16cid:durableId="70A37F70"/>
  <w16cid:commentId w16cid:paraId="0672A133" w16cid:durableId="6CAFBFD2"/>
  <w16cid:commentId w16cid:paraId="7FA2B057" w16cid:durableId="7A4DB9BD"/>
  <w16cid:commentId w16cid:paraId="1595DC56" w16cid:durableId="276FFAF0"/>
  <w16cid:commentId w16cid:paraId="1D5D7A51" w16cid:durableId="71B19A18"/>
  <w16cid:commentId w16cid:paraId="4C6CDA63" w16cid:durableId="334E74A6"/>
  <w16cid:commentId w16cid:paraId="312D9BCE" w16cid:durableId="775059C6"/>
  <w16cid:commentId w16cid:paraId="16D5BFCF" w16cid:durableId="162FBC40"/>
  <w16cid:commentId w16cid:paraId="51C205C7" w16cid:durableId="1C378BFA"/>
  <w16cid:commentId w16cid:paraId="3C2B4CFA" w16cid:durableId="2EC35766"/>
  <w16cid:commentId w16cid:paraId="713C3B8B" w16cid:durableId="60F02CB8"/>
  <w16cid:commentId w16cid:paraId="52EF73AC" w16cid:durableId="1DE16793"/>
  <w16cid:commentId w16cid:paraId="57A7490D" w16cid:durableId="730DB176"/>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1A781" w14:textId="77777777" w:rsidR="00B9043E" w:rsidRDefault="00B9043E" w:rsidP="00FC1EED">
      <w:pPr>
        <w:spacing w:line="240" w:lineRule="auto"/>
        <w:ind w:firstLine="480"/>
      </w:pPr>
      <w:r>
        <w:separator/>
      </w:r>
    </w:p>
  </w:endnote>
  <w:endnote w:type="continuationSeparator" w:id="0">
    <w:p w14:paraId="1A44A520" w14:textId="77777777" w:rsidR="00B9043E" w:rsidRDefault="00B9043E"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FE8ED" w14:textId="77777777" w:rsidR="00B9043E" w:rsidRDefault="00B9043E" w:rsidP="00FC1EED">
      <w:pPr>
        <w:spacing w:line="240" w:lineRule="auto"/>
        <w:ind w:firstLine="480"/>
      </w:pPr>
      <w:r>
        <w:separator/>
      </w:r>
    </w:p>
  </w:footnote>
  <w:footnote w:type="continuationSeparator" w:id="0">
    <w:p w14:paraId="6C720696" w14:textId="77777777" w:rsidR="00B9043E" w:rsidRDefault="00B9043E"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95FA2"/>
    <w:rsid w:val="000C099C"/>
    <w:rsid w:val="000C2FEB"/>
    <w:rsid w:val="000C6F7A"/>
    <w:rsid w:val="000F7503"/>
    <w:rsid w:val="00121B47"/>
    <w:rsid w:val="00122BF1"/>
    <w:rsid w:val="001267C1"/>
    <w:rsid w:val="001272A3"/>
    <w:rsid w:val="00134F1A"/>
    <w:rsid w:val="001440CD"/>
    <w:rsid w:val="00151705"/>
    <w:rsid w:val="0016110E"/>
    <w:rsid w:val="00165969"/>
    <w:rsid w:val="001830EB"/>
    <w:rsid w:val="001944A8"/>
    <w:rsid w:val="001A3248"/>
    <w:rsid w:val="001A5278"/>
    <w:rsid w:val="001B2554"/>
    <w:rsid w:val="001D39DD"/>
    <w:rsid w:val="001E09D0"/>
    <w:rsid w:val="001F1B04"/>
    <w:rsid w:val="001F215E"/>
    <w:rsid w:val="00200C2D"/>
    <w:rsid w:val="002026CD"/>
    <w:rsid w:val="00204E76"/>
    <w:rsid w:val="0021089D"/>
    <w:rsid w:val="00210C7A"/>
    <w:rsid w:val="00232753"/>
    <w:rsid w:val="00273068"/>
    <w:rsid w:val="00276527"/>
    <w:rsid w:val="00290A34"/>
    <w:rsid w:val="002929EA"/>
    <w:rsid w:val="002B7A6B"/>
    <w:rsid w:val="002C2170"/>
    <w:rsid w:val="002C4073"/>
    <w:rsid w:val="002D43E5"/>
    <w:rsid w:val="002E733B"/>
    <w:rsid w:val="003038B4"/>
    <w:rsid w:val="00351F4C"/>
    <w:rsid w:val="00357BF4"/>
    <w:rsid w:val="003633C7"/>
    <w:rsid w:val="00370A89"/>
    <w:rsid w:val="00391297"/>
    <w:rsid w:val="003A2AC4"/>
    <w:rsid w:val="003C2718"/>
    <w:rsid w:val="003D4FE5"/>
    <w:rsid w:val="00400FB0"/>
    <w:rsid w:val="0041042F"/>
    <w:rsid w:val="0041090D"/>
    <w:rsid w:val="00424354"/>
    <w:rsid w:val="00446EF9"/>
    <w:rsid w:val="004A16BE"/>
    <w:rsid w:val="004A7E6B"/>
    <w:rsid w:val="004B6D52"/>
    <w:rsid w:val="004D3F65"/>
    <w:rsid w:val="004D751B"/>
    <w:rsid w:val="00522B52"/>
    <w:rsid w:val="00530B22"/>
    <w:rsid w:val="0053735F"/>
    <w:rsid w:val="005512E5"/>
    <w:rsid w:val="005604BF"/>
    <w:rsid w:val="005811FB"/>
    <w:rsid w:val="00581EEE"/>
    <w:rsid w:val="005843A6"/>
    <w:rsid w:val="00587D6D"/>
    <w:rsid w:val="00592677"/>
    <w:rsid w:val="00593E18"/>
    <w:rsid w:val="005A2A03"/>
    <w:rsid w:val="005B2E57"/>
    <w:rsid w:val="005C7FDF"/>
    <w:rsid w:val="005D14D2"/>
    <w:rsid w:val="005D798D"/>
    <w:rsid w:val="005D7C4C"/>
    <w:rsid w:val="005E47A2"/>
    <w:rsid w:val="005F3CD5"/>
    <w:rsid w:val="00601B1F"/>
    <w:rsid w:val="006454FA"/>
    <w:rsid w:val="00657C9B"/>
    <w:rsid w:val="00684332"/>
    <w:rsid w:val="006A0830"/>
    <w:rsid w:val="006B2022"/>
    <w:rsid w:val="00721975"/>
    <w:rsid w:val="00723104"/>
    <w:rsid w:val="007413BA"/>
    <w:rsid w:val="00753C98"/>
    <w:rsid w:val="00761D0E"/>
    <w:rsid w:val="00770F03"/>
    <w:rsid w:val="0077489C"/>
    <w:rsid w:val="00797F69"/>
    <w:rsid w:val="007D22E2"/>
    <w:rsid w:val="00820A8E"/>
    <w:rsid w:val="00832806"/>
    <w:rsid w:val="00837E4F"/>
    <w:rsid w:val="00856493"/>
    <w:rsid w:val="008B150A"/>
    <w:rsid w:val="008D3D75"/>
    <w:rsid w:val="008D50C6"/>
    <w:rsid w:val="008E1B5E"/>
    <w:rsid w:val="008F1B61"/>
    <w:rsid w:val="00906BE5"/>
    <w:rsid w:val="00920F86"/>
    <w:rsid w:val="0095577A"/>
    <w:rsid w:val="00967469"/>
    <w:rsid w:val="00972584"/>
    <w:rsid w:val="009732BE"/>
    <w:rsid w:val="00982F92"/>
    <w:rsid w:val="009857F1"/>
    <w:rsid w:val="00986250"/>
    <w:rsid w:val="009B2CEF"/>
    <w:rsid w:val="009C2394"/>
    <w:rsid w:val="009D1BF2"/>
    <w:rsid w:val="009F1D81"/>
    <w:rsid w:val="009F6A66"/>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9043E"/>
    <w:rsid w:val="00BA06EB"/>
    <w:rsid w:val="00BA5856"/>
    <w:rsid w:val="00BD0476"/>
    <w:rsid w:val="00BE11C2"/>
    <w:rsid w:val="00BE19CC"/>
    <w:rsid w:val="00BE3B76"/>
    <w:rsid w:val="00BF63BB"/>
    <w:rsid w:val="00C03911"/>
    <w:rsid w:val="00C1278B"/>
    <w:rsid w:val="00C2367B"/>
    <w:rsid w:val="00C25402"/>
    <w:rsid w:val="00C400A9"/>
    <w:rsid w:val="00C45CDF"/>
    <w:rsid w:val="00C572F2"/>
    <w:rsid w:val="00C87FDD"/>
    <w:rsid w:val="00CB1D92"/>
    <w:rsid w:val="00CD6B3E"/>
    <w:rsid w:val="00CE3DC7"/>
    <w:rsid w:val="00CF51A2"/>
    <w:rsid w:val="00CF646A"/>
    <w:rsid w:val="00D02399"/>
    <w:rsid w:val="00D118C4"/>
    <w:rsid w:val="00D148DC"/>
    <w:rsid w:val="00D23983"/>
    <w:rsid w:val="00D27B19"/>
    <w:rsid w:val="00D36716"/>
    <w:rsid w:val="00D40664"/>
    <w:rsid w:val="00D51BB2"/>
    <w:rsid w:val="00D5258D"/>
    <w:rsid w:val="00D539A2"/>
    <w:rsid w:val="00D55F02"/>
    <w:rsid w:val="00D57023"/>
    <w:rsid w:val="00D7067E"/>
    <w:rsid w:val="00D84BCB"/>
    <w:rsid w:val="00DB3426"/>
    <w:rsid w:val="00DC3454"/>
    <w:rsid w:val="00DC5A06"/>
    <w:rsid w:val="00DE4A7C"/>
    <w:rsid w:val="00E11A74"/>
    <w:rsid w:val="00E27CC4"/>
    <w:rsid w:val="00E37261"/>
    <w:rsid w:val="00E449EC"/>
    <w:rsid w:val="00E45D89"/>
    <w:rsid w:val="00E46A2A"/>
    <w:rsid w:val="00E64B55"/>
    <w:rsid w:val="00E72E1F"/>
    <w:rsid w:val="00E76C9F"/>
    <w:rsid w:val="00EB5700"/>
    <w:rsid w:val="00EC0013"/>
    <w:rsid w:val="00ED1917"/>
    <w:rsid w:val="00ED40EF"/>
    <w:rsid w:val="00EE3105"/>
    <w:rsid w:val="00EF3545"/>
    <w:rsid w:val="00EF47D8"/>
    <w:rsid w:val="00F02446"/>
    <w:rsid w:val="00F06A71"/>
    <w:rsid w:val="00F11C47"/>
    <w:rsid w:val="00F23222"/>
    <w:rsid w:val="00F32A8D"/>
    <w:rsid w:val="00F413AF"/>
    <w:rsid w:val="00F46054"/>
    <w:rsid w:val="00F5422B"/>
    <w:rsid w:val="00F720E7"/>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EED"/>
    <w:pPr>
      <w:widowControl w:val="0"/>
      <w:spacing w:line="360" w:lineRule="auto"/>
      <w:ind w:firstLineChars="200" w:firstLine="200"/>
      <w:jc w:val="both"/>
    </w:pPr>
    <w:rPr>
      <w:sz w:val="24"/>
    </w:rPr>
  </w:style>
  <w:style w:type="paragraph" w:styleId="Heading1">
    <w:name w:val="heading 1"/>
    <w:basedOn w:val="Normal"/>
    <w:next w:val="Normal"/>
    <w:link w:val="Heading1Char"/>
    <w:uiPriority w:val="9"/>
    <w:qFormat/>
    <w:rsid w:val="00FC1EED"/>
    <w:pPr>
      <w:keepNext/>
      <w:keepLines/>
      <w:ind w:firstLineChars="0" w:firstLine="0"/>
      <w:outlineLvl w:val="0"/>
    </w:pPr>
    <w:rPr>
      <w:b/>
      <w:bCs/>
      <w:kern w:val="44"/>
      <w:sz w:val="28"/>
      <w:szCs w:val="44"/>
    </w:rPr>
  </w:style>
  <w:style w:type="paragraph" w:styleId="Heading2">
    <w:name w:val="heading 2"/>
    <w:basedOn w:val="Normal"/>
    <w:next w:val="Normal"/>
    <w:link w:val="Heading2Char"/>
    <w:uiPriority w:val="9"/>
    <w:unhideWhenUsed/>
    <w:qFormat/>
    <w:rsid w:val="0077489C"/>
    <w:pPr>
      <w:keepNext/>
      <w:keepLines/>
      <w:ind w:firstLineChars="0" w:firstLine="0"/>
      <w:outlineLvl w:val="1"/>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C1EED"/>
    <w:rPr>
      <w:b/>
      <w:bCs/>
      <w:kern w:val="4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spacing w:after="240" w:line="240" w:lineRule="auto"/>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18</Pages>
  <Words>17215</Words>
  <Characters>9812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19</cp:revision>
  <dcterms:created xsi:type="dcterms:W3CDTF">2024-01-11T06:00:00Z</dcterms:created>
  <dcterms:modified xsi:type="dcterms:W3CDTF">2024-01-1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DBtrWMk"/&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